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C56D9" w14:textId="79DB0B23" w:rsidR="00932CEC" w:rsidRDefault="00A26A2B" w:rsidP="00890B96">
      <w:pPr>
        <w:spacing w:line="360" w:lineRule="auto"/>
        <w:jc w:val="both"/>
      </w:pPr>
      <w:r>
        <w:t>Loss of</w:t>
      </w:r>
      <w:r w:rsidR="001308D0">
        <w:t xml:space="preserve"> both</w:t>
      </w:r>
      <w:r>
        <w:t xml:space="preserve"> </w:t>
      </w:r>
      <w:r w:rsidR="681CBDB4">
        <w:t>CDKN2A and CDKN2B</w:t>
      </w:r>
      <w:r w:rsidR="681CBDB4" w:rsidRPr="681CBDB4">
        <w:rPr>
          <w:i/>
          <w:iCs/>
        </w:rPr>
        <w:t xml:space="preserve"> </w:t>
      </w:r>
      <w:r>
        <w:t xml:space="preserve">allows for </w:t>
      </w:r>
      <w:r w:rsidR="681CBDB4">
        <w:t xml:space="preserve">centrosome </w:t>
      </w:r>
      <w:r>
        <w:t>overduplication in melanoma.</w:t>
      </w:r>
      <w:r w:rsidR="681CBDB4">
        <w:t xml:space="preserve"> </w:t>
      </w:r>
    </w:p>
    <w:p w14:paraId="6C2CAECD" w14:textId="77777777" w:rsidR="00932CEC" w:rsidRDefault="00932CEC" w:rsidP="00890B96">
      <w:pPr>
        <w:spacing w:line="360" w:lineRule="auto"/>
        <w:jc w:val="both"/>
      </w:pPr>
    </w:p>
    <w:p w14:paraId="093AE4DD" w14:textId="77777777" w:rsidR="00932CEC" w:rsidRDefault="681CBDB4" w:rsidP="00890B96">
      <w:pPr>
        <w:spacing w:line="360" w:lineRule="auto"/>
        <w:jc w:val="both"/>
      </w:pPr>
      <w:r>
        <w:t>Shyamal Patel</w:t>
      </w:r>
      <w:r w:rsidRPr="681CBDB4">
        <w:rPr>
          <w:vertAlign w:val="superscript"/>
        </w:rPr>
        <w:t>1</w:t>
      </w:r>
      <w:r>
        <w:t>, Christopher J. Wilkinson</w:t>
      </w:r>
      <w:r w:rsidRPr="681CBDB4">
        <w:rPr>
          <w:vertAlign w:val="superscript"/>
        </w:rPr>
        <w:t>2</w:t>
      </w:r>
      <w:r>
        <w:t xml:space="preserve"> and Elena V. Sviderskaya</w:t>
      </w:r>
      <w:r w:rsidRPr="681CBDB4">
        <w:rPr>
          <w:vertAlign w:val="superscript"/>
        </w:rPr>
        <w:t>1†</w:t>
      </w:r>
    </w:p>
    <w:p w14:paraId="336AA576" w14:textId="77777777" w:rsidR="00932CEC" w:rsidRDefault="00932CEC" w:rsidP="00890B96">
      <w:pPr>
        <w:spacing w:line="360" w:lineRule="auto"/>
        <w:jc w:val="both"/>
        <w:rPr>
          <w:sz w:val="16"/>
          <w:szCs w:val="16"/>
        </w:rPr>
      </w:pPr>
    </w:p>
    <w:p w14:paraId="18C532A6" w14:textId="71FBC8F5" w:rsidR="00CB5B5E" w:rsidRDefault="00972168" w:rsidP="00CB5B5E">
      <w:pPr>
        <w:spacing w:line="360" w:lineRule="auto"/>
        <w:jc w:val="both"/>
      </w:pPr>
      <w:r w:rsidRPr="681CBDB4">
        <w:rPr>
          <w:vertAlign w:val="superscript"/>
        </w:rPr>
        <w:t>1</w:t>
      </w:r>
      <w:r w:rsidR="00CB5B5E">
        <w:t>Cell Biology Research Centre,</w:t>
      </w:r>
    </w:p>
    <w:p w14:paraId="6034D42F" w14:textId="77777777" w:rsidR="00CB5B5E" w:rsidRDefault="00CB5B5E" w:rsidP="00CB5B5E">
      <w:pPr>
        <w:spacing w:line="360" w:lineRule="auto"/>
        <w:jc w:val="both"/>
      </w:pPr>
      <w:r>
        <w:t>Molecular and Clinical Sciences Research Institute,</w:t>
      </w:r>
    </w:p>
    <w:p w14:paraId="65BCECA8" w14:textId="77777777" w:rsidR="00CB5B5E" w:rsidRDefault="00CB5B5E" w:rsidP="00CB5B5E">
      <w:pPr>
        <w:spacing w:line="360" w:lineRule="auto"/>
        <w:jc w:val="both"/>
      </w:pPr>
      <w:r>
        <w:t xml:space="preserve">St. George's, University of London, </w:t>
      </w:r>
    </w:p>
    <w:p w14:paraId="1BCFE437" w14:textId="77777777" w:rsidR="00CB5B5E" w:rsidRDefault="00CB5B5E" w:rsidP="00CB5B5E">
      <w:pPr>
        <w:spacing w:line="360" w:lineRule="auto"/>
        <w:jc w:val="both"/>
      </w:pPr>
      <w:r>
        <w:t>Cranmer Terrace,</w:t>
      </w:r>
    </w:p>
    <w:p w14:paraId="1172DD23" w14:textId="77777777" w:rsidR="00CB5B5E" w:rsidRDefault="00CB5B5E" w:rsidP="00CB5B5E">
      <w:pPr>
        <w:spacing w:line="360" w:lineRule="auto"/>
        <w:jc w:val="both"/>
      </w:pPr>
      <w:r>
        <w:t xml:space="preserve">London SW17 0RE, UK. </w:t>
      </w:r>
    </w:p>
    <w:p w14:paraId="7E9A424E" w14:textId="77777777" w:rsidR="00CB5B5E" w:rsidRDefault="00CB5B5E" w:rsidP="00CB5B5E">
      <w:pPr>
        <w:spacing w:line="360" w:lineRule="auto"/>
        <w:jc w:val="both"/>
      </w:pPr>
      <w:r>
        <w:t>Tel: +44 20 8725 5209.</w:t>
      </w:r>
    </w:p>
    <w:p w14:paraId="7EEEAC2F" w14:textId="77777777" w:rsidR="00CB5B5E" w:rsidRPr="004A6533" w:rsidRDefault="00CB5B5E" w:rsidP="00CB5B5E">
      <w:pPr>
        <w:spacing w:line="360" w:lineRule="auto"/>
        <w:jc w:val="both"/>
      </w:pPr>
      <w:r>
        <w:t>Fax: +44 20 8725 2992.</w:t>
      </w:r>
    </w:p>
    <w:p w14:paraId="25507F09" w14:textId="77777777" w:rsidR="00CB5B5E" w:rsidRPr="00D60F75" w:rsidRDefault="00CB5B5E" w:rsidP="00CB5B5E">
      <w:pPr>
        <w:spacing w:line="360" w:lineRule="auto"/>
        <w:jc w:val="both"/>
      </w:pPr>
      <w:r>
        <w:t xml:space="preserve">Email: </w:t>
      </w:r>
      <w:hyperlink r:id="rId8" w:history="1">
        <w:r w:rsidRPr="00E46B90">
          <w:rPr>
            <w:rStyle w:val="Hyperlink"/>
            <w:color w:val="auto"/>
            <w:u w:val="none"/>
          </w:rPr>
          <w:t>esviders@sgul.ac.uk</w:t>
        </w:r>
      </w:hyperlink>
      <w:r w:rsidRPr="00D60F75">
        <w:t xml:space="preserve"> (</w:t>
      </w:r>
      <w:proofErr w:type="spellStart"/>
      <w:r w:rsidRPr="00D60F75">
        <w:t>ORCiD</w:t>
      </w:r>
      <w:proofErr w:type="spellEnd"/>
      <w:r w:rsidRPr="00D60F75">
        <w:t xml:space="preserve"> 0000-0002-4177-8236). </w:t>
      </w:r>
    </w:p>
    <w:p w14:paraId="1C264EC5" w14:textId="77777777" w:rsidR="00CB5B5E" w:rsidRPr="00D60F75" w:rsidRDefault="00CB5B5E" w:rsidP="00CB5B5E">
      <w:pPr>
        <w:spacing w:line="360" w:lineRule="auto"/>
        <w:jc w:val="both"/>
      </w:pPr>
      <w:proofErr w:type="spellStart"/>
      <w:r w:rsidRPr="00D60F75">
        <w:t>Syamal</w:t>
      </w:r>
      <w:proofErr w:type="spellEnd"/>
      <w:r w:rsidRPr="00D60F75">
        <w:t xml:space="preserve"> Patel’s </w:t>
      </w:r>
      <w:proofErr w:type="spellStart"/>
      <w:r w:rsidRPr="00D60F75">
        <w:t>ORCiD</w:t>
      </w:r>
      <w:proofErr w:type="spellEnd"/>
      <w:r w:rsidRPr="00D60F75">
        <w:t xml:space="preserve"> 0000-0001-9900-6979.</w:t>
      </w:r>
    </w:p>
    <w:p w14:paraId="04A88E86" w14:textId="77777777" w:rsidR="00CB5B5E" w:rsidRPr="00D60F75" w:rsidRDefault="00CB5B5E" w:rsidP="00CB5B5E">
      <w:pPr>
        <w:spacing w:line="360" w:lineRule="auto"/>
        <w:jc w:val="both"/>
      </w:pPr>
    </w:p>
    <w:p w14:paraId="51704B93" w14:textId="77777777" w:rsidR="00CB5B5E" w:rsidRPr="00D60F75" w:rsidRDefault="00CB5B5E" w:rsidP="00CB5B5E">
      <w:pPr>
        <w:spacing w:line="360" w:lineRule="auto"/>
        <w:jc w:val="both"/>
      </w:pPr>
      <w:r w:rsidRPr="00D60F75">
        <w:rPr>
          <w:vertAlign w:val="superscript"/>
        </w:rPr>
        <w:t>2</w:t>
      </w:r>
      <w:r w:rsidRPr="00D60F75">
        <w:t xml:space="preserve"> Centre for Biomedical Sciences, </w:t>
      </w:r>
    </w:p>
    <w:p w14:paraId="5C101646" w14:textId="77777777" w:rsidR="00CB5B5E" w:rsidRPr="00D60F75" w:rsidRDefault="00CB5B5E" w:rsidP="00CB5B5E">
      <w:pPr>
        <w:spacing w:line="360" w:lineRule="auto"/>
        <w:jc w:val="both"/>
      </w:pPr>
      <w:r w:rsidRPr="00D60F75">
        <w:t xml:space="preserve">School of Biological Sciences, </w:t>
      </w:r>
    </w:p>
    <w:p w14:paraId="70336D65" w14:textId="77777777" w:rsidR="00CB5B5E" w:rsidRPr="00D60F75" w:rsidRDefault="00CB5B5E" w:rsidP="00CB5B5E">
      <w:pPr>
        <w:spacing w:line="360" w:lineRule="auto"/>
        <w:jc w:val="both"/>
      </w:pPr>
      <w:r w:rsidRPr="00D60F75">
        <w:t>Royal Holloway University of London,</w:t>
      </w:r>
    </w:p>
    <w:p w14:paraId="7FF8A017" w14:textId="77777777" w:rsidR="00CB5B5E" w:rsidRPr="00D60F75" w:rsidRDefault="00CB5B5E" w:rsidP="00CB5B5E">
      <w:pPr>
        <w:spacing w:line="360" w:lineRule="auto"/>
        <w:jc w:val="both"/>
      </w:pPr>
      <w:r w:rsidRPr="00D60F75">
        <w:t>Egham,</w:t>
      </w:r>
    </w:p>
    <w:p w14:paraId="0022A1D9" w14:textId="77777777" w:rsidR="00CB5B5E" w:rsidRPr="00D60F75" w:rsidRDefault="00CB5B5E" w:rsidP="00CB5B5E">
      <w:pPr>
        <w:spacing w:line="360" w:lineRule="auto"/>
        <w:jc w:val="both"/>
      </w:pPr>
      <w:r w:rsidRPr="00D60F75">
        <w:t>TW20 0EX, UK.</w:t>
      </w:r>
    </w:p>
    <w:p w14:paraId="4BA7AF50" w14:textId="77777777" w:rsidR="00CB5B5E" w:rsidRPr="00D60F75" w:rsidRDefault="00CB5B5E" w:rsidP="00CB5B5E">
      <w:pPr>
        <w:spacing w:line="360" w:lineRule="auto"/>
        <w:jc w:val="both"/>
      </w:pPr>
      <w:r w:rsidRPr="00D60F75">
        <w:t>Tel.: +44 1784 443778.</w:t>
      </w:r>
    </w:p>
    <w:p w14:paraId="7AFD73B7" w14:textId="77777777" w:rsidR="00CB5B5E" w:rsidRDefault="00CB5B5E" w:rsidP="00CB5B5E">
      <w:pPr>
        <w:spacing w:line="360" w:lineRule="auto"/>
        <w:jc w:val="both"/>
      </w:pPr>
      <w:r w:rsidRPr="00D60F75">
        <w:t xml:space="preserve">Email: </w:t>
      </w:r>
      <w:hyperlink r:id="rId9" w:history="1">
        <w:r w:rsidRPr="00E46B90">
          <w:rPr>
            <w:rStyle w:val="Hyperlink"/>
            <w:color w:val="auto"/>
            <w:u w:val="none"/>
          </w:rPr>
          <w:t>christopher.wilkinson@rhul.ac.uk</w:t>
        </w:r>
      </w:hyperlink>
      <w:r w:rsidRPr="00D60F75">
        <w:t xml:space="preserve"> (</w:t>
      </w:r>
      <w:proofErr w:type="spellStart"/>
      <w:r w:rsidRPr="00D60F75">
        <w:t>O</w:t>
      </w:r>
      <w:r>
        <w:t>RCiD</w:t>
      </w:r>
      <w:proofErr w:type="spellEnd"/>
      <w:r>
        <w:t xml:space="preserve"> 0000-0002-7448-0938) </w:t>
      </w:r>
    </w:p>
    <w:p w14:paraId="43AADA99" w14:textId="77777777" w:rsidR="00932CEC" w:rsidRDefault="00932CEC" w:rsidP="00890B96">
      <w:pPr>
        <w:spacing w:line="360" w:lineRule="auto"/>
        <w:jc w:val="both"/>
      </w:pPr>
    </w:p>
    <w:p w14:paraId="0C90E98A" w14:textId="517A1BB0" w:rsidR="00932CEC" w:rsidRDefault="681CBDB4" w:rsidP="00890B96">
      <w:pPr>
        <w:spacing w:line="360" w:lineRule="auto"/>
        <w:jc w:val="both"/>
      </w:pPr>
      <w:r>
        <w:t>†Corresponding author</w:t>
      </w:r>
    </w:p>
    <w:p w14:paraId="54850913" w14:textId="7B90CA3E" w:rsidR="00002229" w:rsidRDefault="00002229" w:rsidP="00890B96">
      <w:pPr>
        <w:spacing w:line="360" w:lineRule="auto"/>
        <w:jc w:val="both"/>
      </w:pPr>
    </w:p>
    <w:p w14:paraId="7CABA42E" w14:textId="66151EC9" w:rsidR="00231864" w:rsidRDefault="00231864" w:rsidP="00890B96">
      <w:pPr>
        <w:spacing w:line="360" w:lineRule="auto"/>
        <w:jc w:val="both"/>
      </w:pPr>
      <w:r>
        <w:t>Keywords: Melanocytes, Melanoma, Cell Biology.</w:t>
      </w:r>
    </w:p>
    <w:p w14:paraId="31A5535A" w14:textId="77777777" w:rsidR="001317EB" w:rsidRDefault="001317EB" w:rsidP="001317EB">
      <w:pPr>
        <w:spacing w:line="360" w:lineRule="auto"/>
        <w:jc w:val="both"/>
        <w:rPr>
          <w:b/>
          <w:bCs/>
        </w:rPr>
      </w:pPr>
    </w:p>
    <w:p w14:paraId="2E7B7AC3" w14:textId="179F0809" w:rsidR="001317EB" w:rsidRDefault="419C7CFE" w:rsidP="419C7CFE">
      <w:pPr>
        <w:spacing w:line="360" w:lineRule="auto"/>
        <w:jc w:val="both"/>
        <w:rPr>
          <w:b/>
          <w:bCs/>
        </w:rPr>
      </w:pPr>
      <w:r w:rsidRPr="419C7CFE">
        <w:rPr>
          <w:b/>
          <w:bCs/>
        </w:rPr>
        <w:t xml:space="preserve">Word Count: Title </w:t>
      </w:r>
      <w:proofErr w:type="spellStart"/>
      <w:r w:rsidRPr="419C7CFE">
        <w:rPr>
          <w:b/>
          <w:bCs/>
        </w:rPr>
        <w:t>pg</w:t>
      </w:r>
      <w:proofErr w:type="spellEnd"/>
      <w:r w:rsidRPr="419C7CFE">
        <w:rPr>
          <w:b/>
          <w:bCs/>
        </w:rPr>
        <w:t xml:space="preserve"> 141, Abs 201, 1619 Fig Legends, Refs.; total 5</w:t>
      </w:r>
      <w:r w:rsidR="003B2046">
        <w:rPr>
          <w:b/>
          <w:bCs/>
        </w:rPr>
        <w:t>925</w:t>
      </w:r>
      <w:r w:rsidRPr="419C7CFE">
        <w:rPr>
          <w:b/>
          <w:bCs/>
        </w:rPr>
        <w:t>; main text 3</w:t>
      </w:r>
      <w:r w:rsidR="0089736E">
        <w:rPr>
          <w:b/>
          <w:bCs/>
        </w:rPr>
        <w:t>9</w:t>
      </w:r>
      <w:r w:rsidR="00DD0EBD">
        <w:rPr>
          <w:b/>
          <w:bCs/>
        </w:rPr>
        <w:t>53</w:t>
      </w:r>
    </w:p>
    <w:p w14:paraId="0F256E85" w14:textId="77777777" w:rsidR="001317EB" w:rsidRDefault="001317EB" w:rsidP="001317EB">
      <w:pPr>
        <w:spacing w:line="360" w:lineRule="auto"/>
        <w:jc w:val="both"/>
        <w:rPr>
          <w:b/>
        </w:rPr>
      </w:pPr>
      <w:r>
        <w:rPr>
          <w:b/>
          <w:bCs/>
        </w:rPr>
        <w:t>Abbreviations</w:t>
      </w:r>
    </w:p>
    <w:p w14:paraId="2A0D99F7" w14:textId="77777777" w:rsidR="001317EB" w:rsidRDefault="001317EB" w:rsidP="001317EB">
      <w:pPr>
        <w:autoSpaceDE w:val="0"/>
        <w:autoSpaceDN w:val="0"/>
        <w:adjustRightInd w:val="0"/>
        <w:spacing w:line="360" w:lineRule="auto"/>
        <w:jc w:val="both"/>
      </w:pPr>
      <w:r>
        <w:t xml:space="preserve">APC/C </w:t>
      </w:r>
      <w:r>
        <w:rPr>
          <w:lang w:eastAsia="en-GB"/>
        </w:rPr>
        <w:t xml:space="preserve">– </w:t>
      </w:r>
      <w:r>
        <w:t>anaphase promoting complex/</w:t>
      </w:r>
      <w:proofErr w:type="spellStart"/>
      <w:r>
        <w:t>cyclosome</w:t>
      </w:r>
      <w:proofErr w:type="spellEnd"/>
    </w:p>
    <w:p w14:paraId="66D874AA" w14:textId="77777777" w:rsidR="001317EB" w:rsidRDefault="001317EB" w:rsidP="001317EB">
      <w:pPr>
        <w:autoSpaceDE w:val="0"/>
        <w:autoSpaceDN w:val="0"/>
        <w:adjustRightInd w:val="0"/>
        <w:spacing w:line="360" w:lineRule="auto"/>
        <w:jc w:val="both"/>
        <w:rPr>
          <w:lang w:eastAsia="en-GB"/>
        </w:rPr>
      </w:pPr>
      <w:r>
        <w:rPr>
          <w:lang w:eastAsia="en-GB"/>
        </w:rPr>
        <w:t>CDK (-</w:t>
      </w:r>
      <w:proofErr w:type="gramStart"/>
      <w:r>
        <w:rPr>
          <w:lang w:eastAsia="en-GB"/>
        </w:rPr>
        <w:t>2,-</w:t>
      </w:r>
      <w:proofErr w:type="gramEnd"/>
      <w:r>
        <w:rPr>
          <w:lang w:eastAsia="en-GB"/>
        </w:rPr>
        <w:t xml:space="preserve">4,-6) – cyclin-dependent kinases (-2,-4,-6) </w:t>
      </w:r>
    </w:p>
    <w:p w14:paraId="19009918" w14:textId="77777777" w:rsidR="001317EB" w:rsidRDefault="001317EB" w:rsidP="001317EB">
      <w:pPr>
        <w:autoSpaceDE w:val="0"/>
        <w:autoSpaceDN w:val="0"/>
        <w:adjustRightInd w:val="0"/>
        <w:spacing w:line="360" w:lineRule="auto"/>
        <w:jc w:val="both"/>
        <w:rPr>
          <w:lang w:eastAsia="en-GB"/>
        </w:rPr>
      </w:pPr>
      <w:r>
        <w:t>FOXM1</w:t>
      </w:r>
      <w:r>
        <w:rPr>
          <w:lang w:eastAsia="en-GB"/>
        </w:rPr>
        <w:t xml:space="preserve">– </w:t>
      </w:r>
      <w:proofErr w:type="spellStart"/>
      <w:r>
        <w:t>forkhead</w:t>
      </w:r>
      <w:proofErr w:type="spellEnd"/>
      <w:r>
        <w:t xml:space="preserve"> box protein M1</w:t>
      </w:r>
    </w:p>
    <w:p w14:paraId="46FDE072" w14:textId="77777777" w:rsidR="001317EB" w:rsidRDefault="001317EB" w:rsidP="001317EB">
      <w:pPr>
        <w:autoSpaceDE w:val="0"/>
        <w:autoSpaceDN w:val="0"/>
        <w:adjustRightInd w:val="0"/>
        <w:spacing w:line="360" w:lineRule="auto"/>
        <w:jc w:val="both"/>
        <w:rPr>
          <w:lang w:eastAsia="en-GB"/>
        </w:rPr>
      </w:pPr>
      <w:r>
        <w:rPr>
          <w:lang w:eastAsia="en-GB"/>
        </w:rPr>
        <w:t xml:space="preserve">HPV – </w:t>
      </w:r>
      <w:r>
        <w:t>human papillomavirus</w:t>
      </w:r>
    </w:p>
    <w:p w14:paraId="14984E22" w14:textId="77777777" w:rsidR="001317EB" w:rsidRDefault="001317EB" w:rsidP="001317EB">
      <w:pPr>
        <w:autoSpaceDE w:val="0"/>
        <w:autoSpaceDN w:val="0"/>
        <w:adjustRightInd w:val="0"/>
        <w:spacing w:line="360" w:lineRule="auto"/>
        <w:jc w:val="both"/>
        <w:rPr>
          <w:lang w:eastAsia="en-GB"/>
        </w:rPr>
      </w:pPr>
      <w:r>
        <w:rPr>
          <w:lang w:eastAsia="en-GB"/>
        </w:rPr>
        <w:t xml:space="preserve">MDM2 – mouse double minute 2 </w:t>
      </w:r>
    </w:p>
    <w:p w14:paraId="31FA243A" w14:textId="77777777" w:rsidR="001317EB" w:rsidRDefault="001317EB" w:rsidP="001317EB">
      <w:pPr>
        <w:autoSpaceDE w:val="0"/>
        <w:autoSpaceDN w:val="0"/>
        <w:adjustRightInd w:val="0"/>
        <w:spacing w:line="360" w:lineRule="auto"/>
        <w:jc w:val="both"/>
        <w:rPr>
          <w:bCs/>
          <w:lang w:eastAsia="en-GB"/>
        </w:rPr>
      </w:pPr>
      <w:r>
        <w:t xml:space="preserve">ODF2 </w:t>
      </w:r>
      <w:r>
        <w:rPr>
          <w:lang w:eastAsia="en-GB"/>
        </w:rPr>
        <w:t xml:space="preserve">– </w:t>
      </w:r>
      <w:r>
        <w:t xml:space="preserve">outer dense </w:t>
      </w:r>
      <w:proofErr w:type="spellStart"/>
      <w:r>
        <w:t>fiber</w:t>
      </w:r>
      <w:proofErr w:type="spellEnd"/>
      <w:r>
        <w:t xml:space="preserve"> protein 2</w:t>
      </w:r>
    </w:p>
    <w:p w14:paraId="644C8F8C" w14:textId="77777777" w:rsidR="001317EB" w:rsidRDefault="001317EB" w:rsidP="001317EB">
      <w:pPr>
        <w:autoSpaceDE w:val="0"/>
        <w:autoSpaceDN w:val="0"/>
        <w:adjustRightInd w:val="0"/>
        <w:spacing w:line="360" w:lineRule="auto"/>
        <w:jc w:val="both"/>
        <w:rPr>
          <w:bCs/>
          <w:lang w:eastAsia="en-GB"/>
        </w:rPr>
      </w:pPr>
      <w:r>
        <w:t xml:space="preserve">PLK1 </w:t>
      </w:r>
      <w:r>
        <w:rPr>
          <w:lang w:eastAsia="en-GB"/>
        </w:rPr>
        <w:t xml:space="preserve">– </w:t>
      </w:r>
      <w:r>
        <w:t>polo-like kinase 1</w:t>
      </w:r>
    </w:p>
    <w:p w14:paraId="682BDCD3" w14:textId="77777777" w:rsidR="001317EB" w:rsidRDefault="001317EB" w:rsidP="001317EB">
      <w:pPr>
        <w:autoSpaceDE w:val="0"/>
        <w:autoSpaceDN w:val="0"/>
        <w:adjustRightInd w:val="0"/>
        <w:spacing w:line="360" w:lineRule="auto"/>
        <w:jc w:val="both"/>
        <w:rPr>
          <w:bCs/>
          <w:lang w:eastAsia="en-GB"/>
        </w:rPr>
      </w:pPr>
      <w:r>
        <w:rPr>
          <w:lang w:eastAsia="en-GB"/>
        </w:rPr>
        <w:t xml:space="preserve">RB – </w:t>
      </w:r>
      <w:r>
        <w:t>retinoblastoma protein</w:t>
      </w:r>
    </w:p>
    <w:p w14:paraId="75C38B3A" w14:textId="77777777" w:rsidR="001317EB" w:rsidRDefault="001317EB" w:rsidP="001317EB">
      <w:pPr>
        <w:autoSpaceDE w:val="0"/>
        <w:autoSpaceDN w:val="0"/>
        <w:adjustRightInd w:val="0"/>
        <w:spacing w:line="360" w:lineRule="auto"/>
        <w:jc w:val="both"/>
        <w:rPr>
          <w:lang w:eastAsia="en-GB"/>
        </w:rPr>
      </w:pPr>
      <w:r>
        <w:rPr>
          <w:lang w:eastAsia="en-GB"/>
        </w:rPr>
        <w:lastRenderedPageBreak/>
        <w:t xml:space="preserve">RGP – radial growth phase </w:t>
      </w:r>
    </w:p>
    <w:p w14:paraId="1D116DDA" w14:textId="684D3208" w:rsidR="004A6533" w:rsidRDefault="001317EB" w:rsidP="00CB5B5E">
      <w:pPr>
        <w:spacing w:line="360" w:lineRule="auto"/>
        <w:jc w:val="both"/>
        <w:rPr>
          <w:b/>
        </w:rPr>
      </w:pPr>
      <w:r>
        <w:rPr>
          <w:lang w:eastAsia="en-GB"/>
        </w:rPr>
        <w:t>VGP– vertical growth phase</w:t>
      </w:r>
      <w:r w:rsidR="004A6533">
        <w:rPr>
          <w:b/>
        </w:rPr>
        <w:br w:type="page"/>
      </w:r>
    </w:p>
    <w:p w14:paraId="582A9145" w14:textId="79103097" w:rsidR="004A6533" w:rsidRDefault="004A6533" w:rsidP="00890B96">
      <w:pPr>
        <w:jc w:val="both"/>
        <w:rPr>
          <w:b/>
        </w:rPr>
      </w:pPr>
    </w:p>
    <w:p w14:paraId="7413FB20" w14:textId="77777777" w:rsidR="00932CEC" w:rsidRDefault="681CBDB4" w:rsidP="00890B96">
      <w:pPr>
        <w:spacing w:line="360" w:lineRule="auto"/>
        <w:jc w:val="both"/>
        <w:rPr>
          <w:b/>
        </w:rPr>
      </w:pPr>
      <w:r w:rsidRPr="681CBDB4">
        <w:rPr>
          <w:b/>
          <w:bCs/>
        </w:rPr>
        <w:t xml:space="preserve">Abstract </w:t>
      </w:r>
    </w:p>
    <w:p w14:paraId="3D95EC84" w14:textId="2C018045" w:rsidR="00932CEC" w:rsidRPr="00DD2938" w:rsidRDefault="681CBDB4" w:rsidP="00890B96">
      <w:pPr>
        <w:spacing w:line="360" w:lineRule="auto"/>
        <w:jc w:val="both"/>
        <w:rPr>
          <w:bCs/>
        </w:rPr>
      </w:pPr>
      <w:r w:rsidRPr="00882C2D">
        <w:t xml:space="preserve">Centrosomes duplicate only once in coordination with the DNA replication cycle and have an important role in segregating genetic material. In contrast, the majority of cancer cells have centrosome aberrations including supernumerary centrosomes and this correlates with aneuploidy and genetic instability. The tumour suppressors p16 (CDKN2A) and p15 (CDKN2B) (encoded by the familial melanoma </w:t>
      </w:r>
      <w:r w:rsidRPr="00882C2D">
        <w:rPr>
          <w:i/>
          <w:iCs/>
        </w:rPr>
        <w:t xml:space="preserve">CDKN2 </w:t>
      </w:r>
      <w:r w:rsidRPr="00882C2D">
        <w:t xml:space="preserve">locus) inhibit CDK4/6 activity and have important roles in cellular senescence. </w:t>
      </w:r>
      <w:r w:rsidRPr="00882C2D">
        <w:rPr>
          <w:rFonts w:eastAsia="Calibri"/>
          <w:noProof/>
          <w:lang w:eastAsia="en-GB"/>
        </w:rPr>
        <w:t>p16</w:t>
      </w:r>
      <w:r w:rsidRPr="00882C2D">
        <w:rPr>
          <w:rFonts w:eastAsia="Calibri"/>
          <w:vertAlign w:val="superscript"/>
        </w:rPr>
        <w:t xml:space="preserve"> </w:t>
      </w:r>
      <w:r w:rsidRPr="00882C2D">
        <w:rPr>
          <w:rFonts w:eastAsia="Calibri"/>
        </w:rPr>
        <w:t xml:space="preserve">is also associated with suppressing </w:t>
      </w:r>
      <w:proofErr w:type="spellStart"/>
      <w:r w:rsidRPr="00882C2D">
        <w:rPr>
          <w:rFonts w:eastAsia="Calibri"/>
        </w:rPr>
        <w:t>centrosomal</w:t>
      </w:r>
      <w:proofErr w:type="spellEnd"/>
      <w:r w:rsidRPr="00882C2D">
        <w:rPr>
          <w:rFonts w:eastAsia="Calibri"/>
        </w:rPr>
        <w:t xml:space="preserve"> aberrations in breast cancer; however, the role of p15 in centrosome amplification is unknown. </w:t>
      </w:r>
      <w:r w:rsidRPr="00882C2D">
        <w:t>Here we investigated the relationship between p15/p16 expression, centrosome number abnormalities and melanoma progression in cell lines derived from various stages of melanoma progression. We found that normal human melanocyte lines did not exhibit centrosome number abnormalities whereas those from later stages of melanoma did. Additionally, under conditions of S-phase block, p15 and p16 status determined whether centrosome overduplication would occur. Indeed, removal of p15 from p16-</w:t>
      </w:r>
      <w:r w:rsidRPr="008009BD">
        <w:t>negative cell</w:t>
      </w:r>
      <w:r w:rsidR="00DD2938" w:rsidRPr="008009BD">
        <w:t xml:space="preserve"> lines derived</w:t>
      </w:r>
      <w:r w:rsidRPr="008009BD">
        <w:t xml:space="preserve"> from various stages of melanoma progression changed cells that previously would not </w:t>
      </w:r>
      <w:proofErr w:type="spellStart"/>
      <w:r w:rsidRPr="008009BD">
        <w:t>overduplicate</w:t>
      </w:r>
      <w:proofErr w:type="spellEnd"/>
      <w:r w:rsidRPr="008009BD">
        <w:t xml:space="preserve"> their centrosomes into cells that did.</w:t>
      </w:r>
      <w:r w:rsidRPr="008009BD">
        <w:rPr>
          <w:b/>
          <w:bCs/>
        </w:rPr>
        <w:t xml:space="preserve"> </w:t>
      </w:r>
      <w:r w:rsidR="00DD2938" w:rsidRPr="008009BD">
        <w:rPr>
          <w:bCs/>
        </w:rPr>
        <w:t>While this study used cell lines</w:t>
      </w:r>
      <w:r w:rsidR="000A7B34" w:rsidRPr="008009BD">
        <w:rPr>
          <w:bCs/>
        </w:rPr>
        <w:t xml:space="preserve"> in vitro</w:t>
      </w:r>
      <w:r w:rsidR="00DD2938" w:rsidRPr="008009BD">
        <w:rPr>
          <w:bCs/>
        </w:rPr>
        <w:t>, it</w:t>
      </w:r>
      <w:r w:rsidRPr="008009BD">
        <w:t xml:space="preserve"> suggest</w:t>
      </w:r>
      <w:r w:rsidR="00DD2938" w:rsidRPr="008009BD">
        <w:t>s</w:t>
      </w:r>
      <w:r w:rsidRPr="008009BD">
        <w:t xml:space="preserve"> that, during </w:t>
      </w:r>
      <w:r w:rsidR="00DD2938" w:rsidRPr="008009BD">
        <w:t>clinical</w:t>
      </w:r>
      <w:r w:rsidR="00DD2938">
        <w:t xml:space="preserve"> </w:t>
      </w:r>
      <w:r w:rsidRPr="00882C2D">
        <w:t>melanoma progression, sequential loss of p15 and p16 provides conditions for centrosome duplication to become deregulated with consequences for genome instability</w:t>
      </w:r>
      <w:r w:rsidR="000A7B34">
        <w:t xml:space="preserve">. </w:t>
      </w:r>
    </w:p>
    <w:p w14:paraId="3B9F6164" w14:textId="77777777" w:rsidR="00932CEC" w:rsidRDefault="00932CEC" w:rsidP="00890B96">
      <w:pPr>
        <w:spacing w:line="360" w:lineRule="auto"/>
        <w:jc w:val="both"/>
      </w:pPr>
    </w:p>
    <w:p w14:paraId="6CDCEB03" w14:textId="77777777" w:rsidR="00932CEC" w:rsidRDefault="00932CEC" w:rsidP="00890B96">
      <w:pPr>
        <w:spacing w:line="360" w:lineRule="auto"/>
        <w:jc w:val="both"/>
        <w:rPr>
          <w:b/>
          <w:u w:val="single"/>
        </w:rPr>
      </w:pPr>
    </w:p>
    <w:p w14:paraId="7230B25F" w14:textId="77777777" w:rsidR="00932CEC" w:rsidRDefault="00535CE8" w:rsidP="00890B96">
      <w:pPr>
        <w:spacing w:line="360" w:lineRule="auto"/>
        <w:jc w:val="both"/>
        <w:rPr>
          <w:b/>
        </w:rPr>
      </w:pPr>
      <w:r w:rsidRPr="00535CE8">
        <w:rPr>
          <w:b/>
        </w:rPr>
        <w:br w:type="page"/>
      </w:r>
    </w:p>
    <w:p w14:paraId="5137D016" w14:textId="77777777" w:rsidR="00932CEC" w:rsidRPr="006F6F23" w:rsidRDefault="681CBDB4" w:rsidP="00890B96">
      <w:pPr>
        <w:spacing w:line="360" w:lineRule="auto"/>
        <w:jc w:val="both"/>
      </w:pPr>
      <w:r w:rsidRPr="006F6F23">
        <w:rPr>
          <w:b/>
          <w:bCs/>
        </w:rPr>
        <w:lastRenderedPageBreak/>
        <w:t>Introduction</w:t>
      </w:r>
    </w:p>
    <w:p w14:paraId="6536B348" w14:textId="485A31F7" w:rsidR="00932CEC" w:rsidRPr="008009BD" w:rsidRDefault="00535CE8" w:rsidP="00890B96">
      <w:pPr>
        <w:spacing w:line="360" w:lineRule="auto"/>
        <w:jc w:val="both"/>
      </w:pPr>
      <w:r w:rsidRPr="008009BD">
        <w:t>Extra centrosomes are frequently observed in solid tumours including melanomas and this centrosome amplification correlates with aneuploidy and genetic instability</w:t>
      </w:r>
      <w:r w:rsidR="003706D7" w:rsidRPr="008009BD">
        <w:t xml:space="preserve"> </w:t>
      </w:r>
      <w:r w:rsidR="005D2A95" w:rsidRPr="008009BD">
        <w:fldChar w:fldCharType="begin">
          <w:fldData xml:space="preserve">PEVuZE5vdGU+PENpdGU+PEF1dGhvcj5Ccmlua2xleTwvQXV0aG9yPjxZZWFyPjIwMDE8L1llYXI+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</w:fldData>
        </w:fldChar>
      </w:r>
      <w:r w:rsidR="00A2681B" w:rsidRPr="008009BD">
        <w:instrText xml:space="preserve"> ADDIN EN.CITE </w:instrText>
      </w:r>
      <w:r w:rsidR="00A2681B" w:rsidRPr="008009BD">
        <w:fldChar w:fldCharType="begin">
          <w:fldData xml:space="preserve">PEVuZE5vdGU+PENpdGU+PEF1dGhvcj5Ccmlua2xleTwvQXV0aG9yPjxZZWFyPjIwMDE8L1llYXI+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</w:fldData>
        </w:fldChar>
      </w:r>
      <w:r w:rsidR="00A2681B" w:rsidRPr="008009BD">
        <w:instrText xml:space="preserve"> ADDIN EN.CITE.DATA </w:instrText>
      </w:r>
      <w:r w:rsidR="00A2681B" w:rsidRPr="008009BD">
        <w:fldChar w:fldCharType="end"/>
      </w:r>
      <w:r w:rsidR="005D2A95" w:rsidRPr="008009BD">
        <w:fldChar w:fldCharType="separate"/>
      </w:r>
      <w:r w:rsidR="00A2681B" w:rsidRPr="008009BD">
        <w:rPr>
          <w:noProof/>
        </w:rPr>
        <w:t>(</w:t>
      </w:r>
      <w:hyperlink w:anchor="_ENREF_9" w:tooltip="Brinkley, 2001 #2" w:history="1">
        <w:r w:rsidR="00477399" w:rsidRPr="008009BD">
          <w:rPr>
            <w:noProof/>
          </w:rPr>
          <w:t>Brinkley, 2001</w:t>
        </w:r>
      </w:hyperlink>
      <w:r w:rsidR="00A2681B" w:rsidRPr="008009BD">
        <w:rPr>
          <w:noProof/>
        </w:rPr>
        <w:t xml:space="preserve">, </w:t>
      </w:r>
      <w:hyperlink w:anchor="_ENREF_10" w:tooltip="Charters, 2011 #3" w:history="1">
        <w:r w:rsidR="00477399" w:rsidRPr="008009BD">
          <w:rPr>
            <w:noProof/>
          </w:rPr>
          <w:t>Charters et al., 2011</w:t>
        </w:r>
      </w:hyperlink>
      <w:r w:rsidR="00A2681B" w:rsidRPr="008009BD">
        <w:rPr>
          <w:noProof/>
        </w:rPr>
        <w:t xml:space="preserve">, </w:t>
      </w:r>
      <w:hyperlink w:anchor="_ENREF_29" w:tooltip="Lingle, 2002 #1" w:history="1">
        <w:r w:rsidR="00477399" w:rsidRPr="008009BD">
          <w:rPr>
            <w:noProof/>
          </w:rPr>
          <w:t>Lingle et al., 2002</w:t>
        </w:r>
      </w:hyperlink>
      <w:r w:rsidR="00A2681B" w:rsidRPr="008009BD">
        <w:rPr>
          <w:noProof/>
        </w:rPr>
        <w:t xml:space="preserve">, </w:t>
      </w:r>
      <w:hyperlink w:anchor="_ENREF_37" w:tooltip="Pihan, 1998 #4" w:history="1">
        <w:r w:rsidR="00477399" w:rsidRPr="008009BD">
          <w:rPr>
            <w:noProof/>
          </w:rPr>
          <w:t>Pihan et al., 1998</w:t>
        </w:r>
      </w:hyperlink>
      <w:r w:rsidR="00A2681B" w:rsidRPr="008009BD">
        <w:rPr>
          <w:noProof/>
        </w:rPr>
        <w:t>)</w:t>
      </w:r>
      <w:r w:rsidR="005D2A95" w:rsidRPr="008009BD">
        <w:fldChar w:fldCharType="end"/>
      </w:r>
      <w:r w:rsidRPr="008009BD">
        <w:t xml:space="preserve">. A mechanistic link between these organelles and tumorigenesis was first proposed by </w:t>
      </w:r>
      <w:proofErr w:type="spellStart"/>
      <w:r w:rsidRPr="008009BD">
        <w:t>Boveri</w:t>
      </w:r>
      <w:proofErr w:type="spellEnd"/>
      <w:r w:rsidRPr="008009BD">
        <w:t xml:space="preserve"> over a century ago</w:t>
      </w:r>
      <w:r w:rsidR="003706D7" w:rsidRPr="008009BD">
        <w:t xml:space="preserve"> </w:t>
      </w:r>
      <w:r w:rsidR="005D2A95" w:rsidRPr="008009BD">
        <w:fldChar w:fldCharType="begin"/>
      </w:r>
      <w:r w:rsidR="00A2681B" w:rsidRPr="008009BD">
        <w:instrText xml:space="preserve"> ADDIN EN.CITE &lt;EndNote&gt;&lt;Cite&gt;&lt;Author&gt;Boveri&lt;/Author&gt;&lt;Year&gt;1914&lt;/Year&gt;&lt;RecNum&gt;5&lt;/RecNum&gt;&lt;DisplayText&gt;(Boveri, 1914, Boveri, 2008)&lt;/DisplayText&gt;&lt;record&gt;&lt;rec-number&gt;5&lt;/rec-number&gt;&lt;foreign-keys&gt;&lt;key app="EN" db-id="d95va0x26vrvsheetarvp026zedxpw0r0pe5" timestamp="1464970695"&gt;5&lt;/key&gt;&lt;/foreign-keys&gt;&lt;ref-type name="Book"&gt;6&lt;/ref-type&gt;&lt;contributors&gt;&lt;authors&gt;&lt;author&gt;Boveri, T&lt;/author&gt;&lt;/authors&gt;&lt;/contributors&gt;&lt;titles&gt;&lt;title&gt;Zur frage der entstehung malinger tumoren&lt;/title&gt;&lt;/titles&gt;&lt;dates&gt;&lt;year&gt;1914&lt;/year&gt;&lt;/dates&gt;&lt;pub-location&gt;Jena&lt;/pub-location&gt;&lt;publisher&gt;Gustav Fischer&lt;/publisher&gt;&lt;urls&gt;&lt;/urls&gt;&lt;/record&gt;&lt;/Cite&gt;&lt;Cite&gt;&lt;Author&gt;Boveri&lt;/Author&gt;&lt;Year&gt;2008&lt;/Year&gt;&lt;RecNum&gt;47&lt;/RecNum&gt;&lt;record&gt;&lt;rec-number&gt;47&lt;/rec-number&gt;&lt;foreign-keys&gt;&lt;key app="EN" db-id="d95va0x26vrvsheetarvp026zedxpw0r0pe5" timestamp="1465295439"&gt;47&lt;/key&gt;&lt;/foreign-keys&gt;&lt;ref-type name="Journal Article"&gt;17&lt;/ref-type&gt;&lt;contributors&gt;&lt;authors&gt;&lt;author&gt;Boveri, T.&lt;/author&gt;&lt;/authors&gt;&lt;/contributors&gt;&lt;auth-address&gt;University of Wurzburg.&lt;/auth-address&gt;&lt;titles&gt;&lt;title&gt;Concerning the origin of malignant tumours by Theodor Boveri. Translated and annotated by Henry Harris&lt;/title&gt;&lt;secondary-title&gt;J Cell Sci&lt;/secondary-title&gt;&lt;alt-title&gt;Journal of cell science&lt;/alt-title&gt;&lt;/titles&gt;&lt;periodical&gt;&lt;full-title&gt;J Cell Sci&lt;/full-title&gt;&lt;/periodical&gt;&lt;pages&gt;1-84&lt;/pages&gt;&lt;volume&gt;121 Suppl 1&lt;/volume&gt;&lt;keywords&gt;&lt;keyword&gt;Animals&lt;/keyword&gt;&lt;keyword&gt;Cell Division/physiology&lt;/keyword&gt;&lt;keyword&gt;Chromosome Aberrations&lt;/keyword&gt;&lt;keyword&gt;History, 20th Century&lt;/keyword&gt;&lt;keyword&gt;Humans&lt;/keyword&gt;&lt;keyword&gt;Neoplasms/genetics/*history&lt;/keyword&gt;&lt;keyword&gt;Translations&lt;/keyword&gt;&lt;/keywords&gt;&lt;dates&gt;&lt;year&gt;2008&lt;/year&gt;&lt;pub-dates&gt;&lt;date&gt;Jan&lt;/date&gt;&lt;/pub-dates&gt;&lt;/dates&gt;&lt;isbn&gt;1477-9137 (Electronic)&amp;#xD;0021-9533 (Linking)&lt;/isbn&gt;&lt;accession-num&gt;18089652&lt;/accession-num&gt;&lt;urls&gt;&lt;related-urls&gt;&lt;url&gt;http://www.ncbi.nlm.nih.gov/pubmed/18089652&lt;/url&gt;&lt;/related-urls&gt;&lt;/urls&gt;&lt;electronic-resource-num&gt;10.1242/jcs.025742&lt;/electronic-resource-num&gt;&lt;/record&gt;&lt;/Cite&gt;&lt;/EndNote&gt;</w:instrText>
      </w:r>
      <w:r w:rsidR="005D2A95" w:rsidRPr="008009BD">
        <w:fldChar w:fldCharType="separate"/>
      </w:r>
      <w:r w:rsidR="00A2681B" w:rsidRPr="008009BD">
        <w:rPr>
          <w:noProof/>
        </w:rPr>
        <w:t>(</w:t>
      </w:r>
      <w:hyperlink w:anchor="_ENREF_7" w:tooltip="Boveri, 1914 #5" w:history="1">
        <w:r w:rsidR="00477399" w:rsidRPr="008009BD">
          <w:rPr>
            <w:noProof/>
          </w:rPr>
          <w:t>Boveri, 1914</w:t>
        </w:r>
      </w:hyperlink>
      <w:r w:rsidR="00A2681B" w:rsidRPr="008009BD">
        <w:rPr>
          <w:noProof/>
        </w:rPr>
        <w:t xml:space="preserve">, </w:t>
      </w:r>
      <w:hyperlink w:anchor="_ENREF_8" w:tooltip="Boveri, 2008 #47" w:history="1">
        <w:r w:rsidR="00477399" w:rsidRPr="008009BD">
          <w:rPr>
            <w:noProof/>
          </w:rPr>
          <w:t>Boveri, 2008</w:t>
        </w:r>
      </w:hyperlink>
      <w:r w:rsidR="00A2681B" w:rsidRPr="008009BD">
        <w:rPr>
          <w:noProof/>
        </w:rPr>
        <w:t>)</w:t>
      </w:r>
      <w:r w:rsidR="005D2A95" w:rsidRPr="008009BD">
        <w:fldChar w:fldCharType="end"/>
      </w:r>
      <w:r w:rsidRPr="008009BD">
        <w:t xml:space="preserve">. </w:t>
      </w:r>
      <w:r w:rsidR="0099708E" w:rsidRPr="008009BD">
        <w:t>The</w:t>
      </w:r>
      <w:r w:rsidRPr="008009BD">
        <w:t xml:space="preserve"> abnormal spindle</w:t>
      </w:r>
      <w:r w:rsidR="0099708E" w:rsidRPr="008009BD">
        <w:t xml:space="preserve"> </w:t>
      </w:r>
      <w:r w:rsidRPr="008009BD">
        <w:t>s</w:t>
      </w:r>
      <w:r w:rsidR="00B54008" w:rsidRPr="008009BD">
        <w:t>tr</w:t>
      </w:r>
      <w:r w:rsidR="0099708E" w:rsidRPr="008009BD">
        <w:t>u</w:t>
      </w:r>
      <w:r w:rsidR="00B54008" w:rsidRPr="008009BD">
        <w:t>c</w:t>
      </w:r>
      <w:r w:rsidR="0099708E" w:rsidRPr="008009BD">
        <w:t>tures he predicted</w:t>
      </w:r>
      <w:r w:rsidRPr="008009BD">
        <w:t xml:space="preserve"> have been observed in clinical samples. They are eventually resolved into bipolar spindles but the delay leads to lagging chromosomes which are easily damaged</w:t>
      </w:r>
      <w:r w:rsidR="003706D7" w:rsidRPr="008009BD">
        <w:t xml:space="preserve"> </w:t>
      </w:r>
      <w:r w:rsidR="005D2A95" w:rsidRPr="008009BD">
        <w:fldChar w:fldCharType="begin"/>
      </w:r>
      <w:r w:rsidR="00A2681B" w:rsidRPr="008009BD">
        <w:instrText xml:space="preserve"> ADDIN EN.CITE &lt;EndNote&gt;&lt;Cite&gt;&lt;Author&gt;Ganem&lt;/Author&gt;&lt;Year&gt;2009&lt;/Year&gt;&lt;RecNum&gt;6&lt;/RecNum&gt;&lt;DisplayText&gt;(Ganem et al., 2009)&lt;/DisplayText&gt;&lt;record&gt;&lt;rec-number&gt;6&lt;/rec-number&gt;&lt;foreign-keys&gt;&lt;key app="EN" db-id="d95va0x26vrvsheetarvp026zedxpw0r0pe5" timestamp="1464970711"&gt;6&lt;/key&gt;&lt;/foreign-keys&gt;&lt;ref-type name="Journal Article"&gt;17&lt;/ref-type&gt;&lt;contributors&gt;&lt;authors&gt;&lt;author&gt;Ganem, N. J.&lt;/author&gt;&lt;author&gt;Godinho, S. A.&lt;/author&gt;&lt;author&gt;Pellman, D.&lt;/author&gt;&lt;/authors&gt;&lt;/contributors&gt;&lt;auth-address&gt;Howard Hughes Medical Institute, Department of Pediatric Oncology, Dana-Farber Cancer Institute, Children&amp;apos;s Hospital, Boston, Massachusetts 02115, USA.&lt;/auth-address&gt;&lt;titles&gt;&lt;title&gt;A mechanism linking extra centrosomes to chromosomal instability&lt;/title&gt;&lt;secondary-title&gt;Nature&lt;/secondary-title&gt;&lt;/titles&gt;&lt;periodical&gt;&lt;full-title&gt;Nature&lt;/full-title&gt;&lt;/periodical&gt;&lt;pages&gt;278-82&lt;/pages&gt;&lt;volume&gt;460&lt;/volume&gt;&lt;number&gt;7252&lt;/number&gt;&lt;edition&gt;2009/06/10&lt;/edition&gt;&lt;keywords&gt;&lt;keyword&gt;Anaphase&lt;/keyword&gt;&lt;keyword&gt;Cell Line, Tumor&lt;/keyword&gt;&lt;keyword&gt;Centrosome/*physiology&lt;/keyword&gt;&lt;keyword&gt;Chromosomal Instability/*physiology&lt;/keyword&gt;&lt;keyword&gt;Chromosome Segregation&lt;/keyword&gt;&lt;keyword&gt;Humans&lt;/keyword&gt;&lt;keyword&gt;Kinetochores/metabolism&lt;/keyword&gt;&lt;keyword&gt;Microtubules/metabolism&lt;/keyword&gt;&lt;keyword&gt;Mitotic Spindle Apparatus/metabolism&lt;/keyword&gt;&lt;keyword&gt;Models, Biological&lt;/keyword&gt;&lt;keyword&gt;Neoplasms/genetics/pathology&lt;/keyword&gt;&lt;keyword&gt;Time Factors&lt;/keyword&gt;&lt;/keywords&gt;&lt;dates&gt;&lt;year&gt;2009&lt;/year&gt;&lt;pub-dates&gt;&lt;date&gt;Jul 9&lt;/date&gt;&lt;/pub-dates&gt;&lt;/dates&gt;&lt;isbn&gt;1476-4687 (Electronic)&amp;#xD;0028-0836 (Linking)&lt;/isbn&gt;&lt;accession-num&gt;19506557&lt;/accession-num&gt;&lt;urls&gt;&lt;related-urls&gt;&lt;url&gt;http://www.ncbi.nlm.nih.gov/entrez/query.fcgi?cmd=Retrieve&amp;amp;db=PubMed&amp;amp;dopt=Citation&amp;amp;list_uids=19506557&lt;/url&gt;&lt;/related-urls&gt;&lt;/urls&gt;&lt;custom2&gt;2743290&lt;/custom2&gt;&lt;electronic-resource-num&gt;nature08136 [pii]&amp;#xD;10.1038/nature08136&lt;/electronic-resource-num&gt;&lt;language&gt;eng&lt;/language&gt;&lt;/record&gt;&lt;/Cite&gt;&lt;/EndNote&gt;</w:instrText>
      </w:r>
      <w:r w:rsidR="005D2A95" w:rsidRPr="008009BD">
        <w:fldChar w:fldCharType="separate"/>
      </w:r>
      <w:r w:rsidR="00A2681B" w:rsidRPr="008009BD">
        <w:rPr>
          <w:noProof/>
        </w:rPr>
        <w:t>(</w:t>
      </w:r>
      <w:hyperlink w:anchor="_ENREF_19" w:tooltip="Ganem, 2009 #6" w:history="1">
        <w:r w:rsidR="00477399" w:rsidRPr="008009BD">
          <w:rPr>
            <w:noProof/>
          </w:rPr>
          <w:t>Ganem et al., 2009</w:t>
        </w:r>
      </w:hyperlink>
      <w:r w:rsidR="00A2681B" w:rsidRPr="008009BD">
        <w:rPr>
          <w:noProof/>
        </w:rPr>
        <w:t>)</w:t>
      </w:r>
      <w:r w:rsidR="005D2A95" w:rsidRPr="008009BD">
        <w:fldChar w:fldCharType="end"/>
      </w:r>
      <w:r w:rsidRPr="008009BD">
        <w:t>.</w:t>
      </w:r>
      <w:r w:rsidR="008172F6" w:rsidRPr="008009BD" w:rsidDel="008172F6">
        <w:t xml:space="preserve"> </w:t>
      </w:r>
      <w:r w:rsidR="00AA3EA2" w:rsidRPr="008009BD">
        <w:t>The centrosome is normally duplicated in S phase, separated into two centrosomes in G2, with each centrosome contributing to one of the two spindle poles in M phase. A normal cell therefore contains a maximum of two centrosomes; any more are supernumerary.</w:t>
      </w:r>
    </w:p>
    <w:p w14:paraId="7E88C272" w14:textId="50E365E7" w:rsidR="00932CEC" w:rsidRPr="006F6F23" w:rsidRDefault="00535CE8" w:rsidP="00890B96">
      <w:pPr>
        <w:spacing w:line="360" w:lineRule="auto"/>
        <w:jc w:val="both"/>
      </w:pPr>
      <w:r w:rsidRPr="006F6F23">
        <w:tab/>
        <w:t>The root cause of extra centrosomes in tumour cells has been the subject of debate for some time</w:t>
      </w:r>
      <w:r w:rsidR="003706D7" w:rsidRPr="006F6F23">
        <w:t xml:space="preserve"> </w:t>
      </w:r>
      <w:r w:rsidR="005D2A95" w:rsidRPr="006F6F23">
        <w:fldChar w:fldCharType="begin"/>
      </w:r>
      <w:r w:rsidR="00A2681B" w:rsidRPr="006F6F23">
        <w:instrText xml:space="preserve"> ADDIN EN.CITE &lt;EndNote&gt;&lt;Cite&gt;&lt;Author&gt;Nigg&lt;/Author&gt;&lt;Year&gt;2002&lt;/Year&gt;&lt;RecNum&gt;7&lt;/RecNum&gt;&lt;DisplayText&gt;(Nigg, 2002)&lt;/DisplayText&gt;&lt;record&gt;&lt;rec-number&gt;7&lt;/rec-number&gt;&lt;foreign-keys&gt;&lt;key app="EN" db-id="d95va0x26vrvsheetarvp026zedxpw0r0pe5" timestamp="1464970720"&gt;7&lt;/key&gt;&lt;/foreign-keys&gt;&lt;ref-type name="Journal Article"&gt;17&lt;/ref-type&gt;&lt;contributors&gt;&lt;authors&gt;&lt;author&gt;Nigg, E. A.&lt;/author&gt;&lt;/authors&gt;&lt;/contributors&gt;&lt;auth-address&gt;Max Planck Institute of Biochemistry, Department of Cell Biology, Am Klopfersitz 18a, D-82152 Martinsried, Germany. nigg@biochem.mpg.de&lt;/auth-address&gt;&lt;titles&gt;&lt;title&gt;Centrosome aberrations: cause or consequence of cancer progression?&lt;/title&gt;&lt;secondary-title&gt;Nat Rev Cancer&lt;/secondary-title&gt;&lt;/titles&gt;&lt;periodical&gt;&lt;full-title&gt;Nat Rev Cancer&lt;/full-title&gt;&lt;/periodical&gt;&lt;pages&gt;815-25&lt;/pages&gt;&lt;volume&gt;2&lt;/volume&gt;&lt;number&gt;11&lt;/number&gt;&lt;keywords&gt;&lt;keyword&gt;Cell Cycle Proteins/physiology&lt;/keyword&gt;&lt;keyword&gt;Cell Division&lt;/keyword&gt;&lt;keyword&gt;Centrosome/physiology/*ultrastructure&lt;/keyword&gt;&lt;keyword&gt;Disease Progression&lt;/keyword&gt;&lt;keyword&gt;Forecasting&lt;/keyword&gt;&lt;keyword&gt;Human&lt;/keyword&gt;&lt;keyword&gt;Mitotic Spindle Apparatus/physiology/ultrastructure&lt;/keyword&gt;&lt;keyword&gt;Neoplasms/*pathology&lt;/keyword&gt;&lt;keyword&gt;Phosphorylation&lt;/keyword&gt;&lt;keyword&gt;Protein Processing, Post-Translational&lt;/keyword&gt;&lt;keyword&gt;Protein p53/physiology&lt;/keyword&gt;&lt;keyword&gt;Retinoblastoma Protein/physiology&lt;/keyword&gt;&lt;keyword&gt;S Phase&lt;/keyword&gt;&lt;/keywords&gt;&lt;dates&gt;&lt;year&gt;2002&lt;/year&gt;&lt;pub-dates&gt;&lt;date&gt;Nov&lt;/date&gt;&lt;/pub-dates&gt;&lt;/dates&gt;&lt;accession-num&gt;12415252&lt;/accession-num&gt;&lt;urls&gt;&lt;related-urls&gt;&lt;url&gt;http://www.ncbi.nlm.nih.gov/entrez/query.fcgi?cmd=Retrieve&amp;amp;db=PubMed&amp;amp;dopt=Citation&amp;amp;list_uids=12415252&lt;/url&gt;&lt;/related-urls&gt;&lt;/urls&gt;&lt;/record&gt;&lt;/Cite&gt;&lt;/EndNote&gt;</w:instrText>
      </w:r>
      <w:r w:rsidR="005D2A95" w:rsidRPr="006F6F23">
        <w:fldChar w:fldCharType="separate"/>
      </w:r>
      <w:r w:rsidR="00A2681B" w:rsidRPr="006F6F23">
        <w:rPr>
          <w:noProof/>
        </w:rPr>
        <w:t>(</w:t>
      </w:r>
      <w:hyperlink w:anchor="_ENREF_34" w:tooltip="Nigg, 2002 #7" w:history="1">
        <w:r w:rsidR="00477399" w:rsidRPr="006F6F23">
          <w:rPr>
            <w:noProof/>
          </w:rPr>
          <w:t>Nigg, 2002</w:t>
        </w:r>
      </w:hyperlink>
      <w:r w:rsidR="00A2681B" w:rsidRPr="006F6F23">
        <w:rPr>
          <w:noProof/>
        </w:rPr>
        <w:t>)</w:t>
      </w:r>
      <w:r w:rsidR="005D2A95" w:rsidRPr="006F6F23">
        <w:fldChar w:fldCharType="end"/>
      </w:r>
      <w:r w:rsidRPr="006F6F23">
        <w:t>.</w:t>
      </w:r>
      <w:r w:rsidR="005A4886" w:rsidRPr="006F6F23">
        <w:t xml:space="preserve"> </w:t>
      </w:r>
      <w:r w:rsidRPr="006F6F23">
        <w:t xml:space="preserve">p53 deficiency has been shown to lead to centrosome amplification through </w:t>
      </w:r>
      <w:r w:rsidR="00A22B6F" w:rsidRPr="006F6F23">
        <w:t xml:space="preserve">excessive </w:t>
      </w:r>
      <w:r w:rsidRPr="006F6F23">
        <w:t xml:space="preserve">duplication of the </w:t>
      </w:r>
      <w:r w:rsidR="00A22B6F" w:rsidRPr="006F6F23">
        <w:t xml:space="preserve">existing, </w:t>
      </w:r>
      <w:r w:rsidRPr="006F6F23">
        <w:t>component centrioles</w:t>
      </w:r>
      <w:r w:rsidR="003706D7" w:rsidRPr="006F6F23">
        <w:t xml:space="preserve"> </w:t>
      </w:r>
      <w:r w:rsidR="005D2A95" w:rsidRPr="006F6F23">
        <w:fldChar w:fldCharType="begin">
          <w:fldData xml:space="preserve">PEVuZE5vdGU+PENpdGU+PEF1dGhvcj5GdWthc2F3YTwvQXV0aG9yPjxZZWFyPjE5OTY8L1llYXI+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=
</w:fldData>
        </w:fldChar>
      </w:r>
      <w:r w:rsidR="00A2681B" w:rsidRPr="006F6F23">
        <w:instrText xml:space="preserve"> ADDIN EN.CITE </w:instrText>
      </w:r>
      <w:r w:rsidR="00A2681B" w:rsidRPr="006F6F23">
        <w:fldChar w:fldCharType="begin">
          <w:fldData xml:space="preserve">PEVuZE5vdGU+PENpdGU+PEF1dGhvcj5GdWthc2F3YTwvQXV0aG9yPjxZZWFyPjE5OTY8L1llYXI+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=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16" w:tooltip="Fukasawa, 1996 #8" w:history="1">
        <w:r w:rsidR="00477399" w:rsidRPr="006F6F23">
          <w:rPr>
            <w:noProof/>
          </w:rPr>
          <w:t>Fukasawa et al., 1996</w:t>
        </w:r>
      </w:hyperlink>
      <w:r w:rsidR="00A2681B" w:rsidRPr="006F6F23">
        <w:rPr>
          <w:noProof/>
        </w:rPr>
        <w:t xml:space="preserve">, </w:t>
      </w:r>
      <w:hyperlink w:anchor="_ENREF_40" w:tooltip="Prosser, 2009 #9" w:history="1">
        <w:r w:rsidR="00477399" w:rsidRPr="006F6F23">
          <w:rPr>
            <w:noProof/>
          </w:rPr>
          <w:t>Prosser et al., 2009</w:t>
        </w:r>
      </w:hyperlink>
      <w:r w:rsidR="00A2681B" w:rsidRPr="006F6F23">
        <w:rPr>
          <w:noProof/>
        </w:rPr>
        <w:t>)</w:t>
      </w:r>
      <w:r w:rsidR="005D2A95" w:rsidRPr="006F6F23">
        <w:fldChar w:fldCharType="end"/>
      </w:r>
      <w:r w:rsidR="008172F6" w:rsidRPr="006F6F23">
        <w:t xml:space="preserve">. </w:t>
      </w:r>
      <w:r w:rsidRPr="006F6F23">
        <w:t xml:space="preserve">It has also been proposed that </w:t>
      </w:r>
      <w:r w:rsidR="00AE30F6" w:rsidRPr="006F6F23">
        <w:t>in many cases</w:t>
      </w:r>
      <w:r w:rsidRPr="006F6F23">
        <w:t xml:space="preserve"> cytokinesis failure, which is tolerated in p53-deficient cells, results </w:t>
      </w:r>
      <w:r w:rsidR="00AE30F6" w:rsidRPr="006F6F23">
        <w:t>in cells with tetraploid</w:t>
      </w:r>
      <w:r w:rsidRPr="006F6F23">
        <w:t xml:space="preserve"> DNA and </w:t>
      </w:r>
      <w:r w:rsidR="00AE30F6" w:rsidRPr="006F6F23">
        <w:t xml:space="preserve">an extra </w:t>
      </w:r>
      <w:r w:rsidRPr="006F6F23">
        <w:t>centrosome from the previous cell cycle</w:t>
      </w:r>
      <w:r w:rsidR="003706D7" w:rsidRPr="006F6F23">
        <w:t xml:space="preserve"> </w:t>
      </w:r>
      <w:r w:rsidR="005D2A95" w:rsidRPr="006F6F23">
        <w:fldChar w:fldCharType="begin">
          <w:fldData xml:space="preserve">PEVuZE5vdGU+PENpdGU+PEF1dGhvcj5Cb3JlbDwvQXV0aG9yPjxZZWFyPjIwMDI8L1llYXI+PFJl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</w:fldData>
        </w:fldChar>
      </w:r>
      <w:r w:rsidR="00A2681B" w:rsidRPr="006F6F23">
        <w:instrText xml:space="preserve"> ADDIN EN.CITE </w:instrText>
      </w:r>
      <w:r w:rsidR="00A2681B" w:rsidRPr="006F6F23">
        <w:fldChar w:fldCharType="begin">
          <w:fldData xml:space="preserve">PEVuZE5vdGU+PENpdGU+PEF1dGhvcj5Cb3JlbDwvQXV0aG9yPjxZZWFyPjIwMDI8L1llYXI+PFJl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6" w:tooltip="Borel, 2002 #11" w:history="1">
        <w:r w:rsidR="00477399" w:rsidRPr="006F6F23">
          <w:rPr>
            <w:noProof/>
          </w:rPr>
          <w:t>Borel et al., 2002</w:t>
        </w:r>
      </w:hyperlink>
      <w:r w:rsidR="00A2681B" w:rsidRPr="006F6F23">
        <w:rPr>
          <w:noProof/>
        </w:rPr>
        <w:t xml:space="preserve">, </w:t>
      </w:r>
      <w:hyperlink w:anchor="_ENREF_32" w:tooltip="Meraldi, 2002 #10" w:history="1">
        <w:r w:rsidR="00477399" w:rsidRPr="006F6F23">
          <w:rPr>
            <w:noProof/>
          </w:rPr>
          <w:t>Meraldi et al., 2002</w:t>
        </w:r>
      </w:hyperlink>
      <w:r w:rsidR="00A2681B" w:rsidRPr="006F6F23">
        <w:rPr>
          <w:noProof/>
        </w:rPr>
        <w:t>)</w:t>
      </w:r>
      <w:r w:rsidR="005D2A95" w:rsidRPr="006F6F23">
        <w:fldChar w:fldCharType="end"/>
      </w:r>
      <w:r w:rsidRPr="006F6F23">
        <w:t>.</w:t>
      </w:r>
      <w:r w:rsidR="008172F6" w:rsidRPr="006F6F23">
        <w:t xml:space="preserve"> </w:t>
      </w:r>
      <w:r w:rsidRPr="006F6F23">
        <w:t>However, such accumulated centrosomes do not persist in cell culture</w:t>
      </w:r>
      <w:r w:rsidR="003706D7" w:rsidRPr="006F6F23">
        <w:t xml:space="preserve"> </w:t>
      </w:r>
      <w:r w:rsidR="005D2A95" w:rsidRPr="006F6F23">
        <w:fldChar w:fldCharType="begin"/>
      </w:r>
      <w:r w:rsidR="00A2681B" w:rsidRPr="006F6F23">
        <w:instrText xml:space="preserve"> ADDIN EN.CITE &lt;EndNote&gt;&lt;Cite&gt;&lt;Author&gt;Krzywicka-Racka&lt;/Author&gt;&lt;Year&gt;2011&lt;/Year&gt;&lt;RecNum&gt;12&lt;/RecNum&gt;&lt;DisplayText&gt;(Krzywicka-Racka and Sluder, 2011)&lt;/DisplayText&gt;&lt;record&gt;&lt;rec-number&gt;12&lt;/rec-number&gt;&lt;foreign-keys&gt;&lt;key app="EN" db-id="d95va0x26vrvsheetarvp026zedxpw0r0pe5" timestamp="1464970788"&gt;12&lt;/key&gt;&lt;/foreign-keys&gt;&lt;ref-type name="Journal Article"&gt;17&lt;/ref-type&gt;&lt;contributors&gt;&lt;authors&gt;&lt;author&gt;Krzywicka-Racka, A.&lt;/author&gt;&lt;author&gt;Sluder, G.&lt;/author&gt;&lt;/authors&gt;&lt;/contributors&gt;&lt;auth-address&gt;Department of Cell Biology, University of Massachusetts Medical School, Worcester, MA 01655, USA.&lt;/auth-address&gt;&lt;titles&gt;&lt;title&gt;Repeated cleavage failure does not establish centrosome amplification in untransformed human cells&lt;/title&gt;&lt;secondary-title&gt;J Cell Biol&lt;/secondary-title&gt;&lt;/titles&gt;&lt;periodical&gt;&lt;full-title&gt;J Cell Biol&lt;/full-title&gt;&lt;/periodical&gt;&lt;pages&gt;199-207&lt;/pages&gt;&lt;volume&gt;194&lt;/volume&gt;&lt;number&gt;2&lt;/number&gt;&lt;edition&gt;2011/07/27&lt;/edition&gt;&lt;keywords&gt;&lt;keyword&gt;Animals&lt;/keyword&gt;&lt;keyword&gt;CHO Cells&lt;/keyword&gt;&lt;keyword&gt;Cell Proliferation&lt;/keyword&gt;&lt;keyword&gt;Cells, Cultured&lt;/keyword&gt;&lt;keyword&gt;Centrosome/*metabolism&lt;/keyword&gt;&lt;keyword&gt;Cricetinae&lt;/keyword&gt;&lt;keyword&gt;Cricetulus&lt;/keyword&gt;&lt;keyword&gt;HeLa Cells&lt;/keyword&gt;&lt;keyword&gt;Humans&lt;/keyword&gt;&lt;keyword&gt;Immunohistochemistry&lt;/keyword&gt;&lt;keyword&gt;Tumor Suppressor Protein p53/deficiency/metabolism&lt;/keyword&gt;&lt;/keywords&gt;&lt;dates&gt;&lt;year&gt;2011&lt;/year&gt;&lt;pub-dates&gt;&lt;date&gt;Jul 25&lt;/date&gt;&lt;/pub-dates&gt;&lt;/dates&gt;&lt;isbn&gt;1540-8140 (Electronic)&amp;#xD;0021-9525 (Linking)&lt;/isbn&gt;&lt;accession-num&gt;21788368&lt;/accession-num&gt;&lt;urls&gt;&lt;related-urls&gt;&lt;url&gt;http://www.ncbi.nlm.nih.gov/entrez/query.fcgi?cmd=Retrieve&amp;amp;db=PubMed&amp;amp;dopt=Citation&amp;amp;list_uids=21788368&lt;/url&gt;&lt;/related-urls&gt;&lt;/urls&gt;&lt;custom2&gt;3144409&lt;/custom2&gt;&lt;electronic-resource-num&gt;jcb.201101073 [pii]&amp;#xD;10.1083/jcb.201101073&lt;/electronic-resource-num&gt;&lt;language&gt;eng&lt;/language&gt;&lt;/record&gt;&lt;/Cite&gt;&lt;/EndNote&gt;</w:instrText>
      </w:r>
      <w:r w:rsidR="005D2A95" w:rsidRPr="006F6F23">
        <w:fldChar w:fldCharType="separate"/>
      </w:r>
      <w:r w:rsidR="00A2681B" w:rsidRPr="006F6F23">
        <w:rPr>
          <w:noProof/>
        </w:rPr>
        <w:t>(</w:t>
      </w:r>
      <w:hyperlink w:anchor="_ENREF_27" w:tooltip="Krzywicka-Racka, 2011 #12" w:history="1">
        <w:r w:rsidR="00477399" w:rsidRPr="006F6F23">
          <w:rPr>
            <w:noProof/>
          </w:rPr>
          <w:t>Krzywicka-Racka and Sluder, 2011</w:t>
        </w:r>
      </w:hyperlink>
      <w:r w:rsidR="00A2681B" w:rsidRPr="006F6F23">
        <w:rPr>
          <w:noProof/>
        </w:rPr>
        <w:t>)</w:t>
      </w:r>
      <w:r w:rsidR="005D2A95" w:rsidRPr="006F6F23">
        <w:fldChar w:fldCharType="end"/>
      </w:r>
      <w:r w:rsidRPr="006F6F23">
        <w:t xml:space="preserve">. </w:t>
      </w:r>
      <w:r w:rsidR="00A22B6F" w:rsidRPr="006F6F23">
        <w:t>Centrosome amplification</w:t>
      </w:r>
      <w:r w:rsidR="009976FD" w:rsidRPr="006F6F23">
        <w:t xml:space="preserve"> – the presence of supernumerary centrosomes -</w:t>
      </w:r>
      <w:r w:rsidR="00A22B6F" w:rsidRPr="006F6F23">
        <w:t xml:space="preserve"> has therefore been proposed to occur by two main routes: overduplication, in which the normal process of centriole duplication is repeated before cell division, giving four or more centrioles (two or more centrosomes); and accumulation, in which cells abort cell division sometime after S-phase so the cell arrests with double the chromosome as well as centrosome/centriole complement </w:t>
      </w:r>
      <w:r w:rsidR="00A22B6F" w:rsidRPr="006F6F23">
        <w:fldChar w:fldCharType="begin"/>
      </w:r>
      <w:r w:rsidR="00A22B6F" w:rsidRPr="006F6F23">
        <w:instrText xml:space="preserve"> ADDIN EN.CITE &lt;EndNote&gt;&lt;Cite&gt;&lt;Author&gt;Nigg&lt;/Author&gt;&lt;Year&gt;2002&lt;/Year&gt;&lt;RecNum&gt;7&lt;/RecNum&gt;&lt;DisplayText&gt;(Nigg, 2002)&lt;/DisplayText&gt;&lt;record&gt;&lt;rec-number&gt;7&lt;/rec-number&gt;&lt;foreign-keys&gt;&lt;key app="EN" db-id="d95va0x26vrvsheetarvp026zedxpw0r0pe5" timestamp="1464970720"&gt;7&lt;/key&gt;&lt;/foreign-keys&gt;&lt;ref-type name="Journal Article"&gt;17&lt;/ref-type&gt;&lt;contributors&gt;&lt;authors&gt;&lt;author&gt;Nigg, E. A.&lt;/author&gt;&lt;/authors&gt;&lt;/contributors&gt;&lt;auth-address&gt;Max Planck Institute of Biochemistry, Department of Cell Biology, Am Klopfersitz 18a, D-82152 Martinsried, Germany. nigg@biochem.mpg.de&lt;/auth-address&gt;&lt;titles&gt;&lt;title&gt;Centrosome aberrations: cause or consequence of cancer progression?&lt;/title&gt;&lt;secondary-title&gt;Nat Rev Cancer&lt;/secondary-title&gt;&lt;/titles&gt;&lt;periodical&gt;&lt;full-title&gt;Nat Rev Cancer&lt;/full-title&gt;&lt;/periodical&gt;&lt;pages&gt;815-25&lt;/pages&gt;&lt;volume&gt;2&lt;/volume&gt;&lt;number&gt;11&lt;/number&gt;&lt;keywords&gt;&lt;keyword&gt;Cell Cycle Proteins/physiology&lt;/keyword&gt;&lt;keyword&gt;Cell Division&lt;/keyword&gt;&lt;keyword&gt;Centrosome/physiology/*ultrastructure&lt;/keyword&gt;&lt;keyword&gt;Disease Progression&lt;/keyword&gt;&lt;keyword&gt;Forecasting&lt;/keyword&gt;&lt;keyword&gt;Human&lt;/keyword&gt;&lt;keyword&gt;Mitotic Spindle Apparatus/physiology/ultrastructure&lt;/keyword&gt;&lt;keyword&gt;Neoplasms/*pathology&lt;/keyword&gt;&lt;keyword&gt;Phosphorylation&lt;/keyword&gt;&lt;keyword&gt;Protein Processing, Post-Translational&lt;/keyword&gt;&lt;keyword&gt;Protein p53/physiology&lt;/keyword&gt;&lt;keyword&gt;Retinoblastoma Protein/physiology&lt;/keyword&gt;&lt;keyword&gt;S Phase&lt;/keyword&gt;&lt;/keywords&gt;&lt;dates&gt;&lt;year&gt;2002&lt;/year&gt;&lt;pub-dates&gt;&lt;date&gt;Nov&lt;/date&gt;&lt;/pub-dates&gt;&lt;/dates&gt;&lt;accession-num&gt;12415252&lt;/accession-num&gt;&lt;urls&gt;&lt;related-urls&gt;&lt;url&gt;http://www.ncbi.nlm.nih.gov/entrez/query.fcgi?cmd=Retrieve&amp;amp;db=PubMed&amp;amp;dopt=Citation&amp;amp;list_uids=12415252&lt;/url&gt;&lt;/related-urls&gt;&lt;/urls&gt;&lt;/record&gt;&lt;/Cite&gt;&lt;/EndNote&gt;</w:instrText>
      </w:r>
      <w:r w:rsidR="00A22B6F" w:rsidRPr="006F6F23">
        <w:fldChar w:fldCharType="separate"/>
      </w:r>
      <w:r w:rsidR="00A22B6F" w:rsidRPr="006F6F23">
        <w:rPr>
          <w:noProof/>
        </w:rPr>
        <w:t>(</w:t>
      </w:r>
      <w:hyperlink w:anchor="_ENREF_34" w:tooltip="Nigg, 2002 #7" w:history="1">
        <w:r w:rsidR="00477399" w:rsidRPr="006F6F23">
          <w:rPr>
            <w:noProof/>
          </w:rPr>
          <w:t>Nigg, 2002</w:t>
        </w:r>
      </w:hyperlink>
      <w:r w:rsidR="00A22B6F" w:rsidRPr="006F6F23">
        <w:rPr>
          <w:noProof/>
        </w:rPr>
        <w:t>)</w:t>
      </w:r>
      <w:r w:rsidR="00A22B6F" w:rsidRPr="006F6F23">
        <w:fldChar w:fldCharType="end"/>
      </w:r>
      <w:r w:rsidR="00A22B6F" w:rsidRPr="006F6F23">
        <w:t xml:space="preserve">. </w:t>
      </w:r>
      <w:r w:rsidRPr="006F6F23">
        <w:t>In melanoma, p53 mutations are significantly less common compared to the frequency observed in most other cancers so, in either case, the abnormal numbers of centrosomes in melanoma cannot be attributed to p53 loss</w:t>
      </w:r>
      <w:r w:rsidR="003706D7" w:rsidRPr="006F6F23">
        <w:t xml:space="preserve"> </w:t>
      </w:r>
      <w:r w:rsidR="005D2A95" w:rsidRPr="006F6F23">
        <w:fldChar w:fldCharType="begin">
          <w:fldData xml:space="preserve">PEVuZE5vdGU+PENpdGU+PEF1dGhvcj5GZWNoZXI8L0F1dGhvcj48WWVhcj4yMDA3PC9ZZWFyPjxS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</w:fldData>
        </w:fldChar>
      </w:r>
      <w:r w:rsidR="00A2681B" w:rsidRPr="006F6F23">
        <w:instrText xml:space="preserve"> ADDIN EN.CITE </w:instrText>
      </w:r>
      <w:r w:rsidR="00A2681B" w:rsidRPr="006F6F23">
        <w:fldChar w:fldCharType="begin">
          <w:fldData xml:space="preserve">PEVuZE5vdGU+PENpdGU+PEF1dGhvcj5GZWNoZXI8L0F1dGhvcj48WWVhcj4yMDA3PC9ZZWFyPjxS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</w:fldData>
        </w:fldChar>
      </w:r>
      <w:r w:rsidR="00A2681B" w:rsidRPr="006F6F23">
        <w:instrText xml:space="preserve"> ADDIN EN.CITE.DATA </w:instrText>
      </w:r>
      <w:r w:rsidR="00A2681B" w:rsidRPr="006F6F23">
        <w:fldChar w:fldCharType="end"/>
      </w:r>
      <w:r w:rsidR="005D2A95" w:rsidRPr="006F6F23">
        <w:rPr>
          <w:noProof/>
        </w:rPr>
      </w:r>
      <w:r w:rsidR="005D2A95" w:rsidRPr="006F6F23">
        <w:rPr>
          <w:noProof/>
        </w:rPr>
        <w:fldChar w:fldCharType="separate"/>
      </w:r>
      <w:r w:rsidR="00A2681B" w:rsidRPr="006F6F23">
        <w:rPr>
          <w:noProof/>
        </w:rPr>
        <w:t>(</w:t>
      </w:r>
      <w:hyperlink w:anchor="_ENREF_15" w:tooltip="Fecher, 2007 #13" w:history="1">
        <w:r w:rsidR="00477399" w:rsidRPr="006F6F23">
          <w:rPr>
            <w:noProof/>
          </w:rPr>
          <w:t>Fecher et al., 2007</w:t>
        </w:r>
      </w:hyperlink>
      <w:r w:rsidR="00A2681B" w:rsidRPr="006F6F23">
        <w:rPr>
          <w:noProof/>
        </w:rPr>
        <w:t>)</w:t>
      </w:r>
      <w:r w:rsidR="005D2A95" w:rsidRPr="006F6F23">
        <w:fldChar w:fldCharType="end"/>
      </w:r>
      <w:r w:rsidR="008172F6" w:rsidRPr="006F6F23">
        <w:rPr>
          <w:noProof/>
        </w:rPr>
        <w:t>.</w:t>
      </w:r>
      <w:r w:rsidRPr="006F6F23">
        <w:t xml:space="preserve"> </w:t>
      </w:r>
    </w:p>
    <w:p w14:paraId="5F9881D4" w14:textId="5DB95D5F" w:rsidR="00932CEC" w:rsidRPr="006F6F23" w:rsidRDefault="00535CE8" w:rsidP="00890B96">
      <w:pPr>
        <w:spacing w:line="360" w:lineRule="auto"/>
        <w:ind w:firstLine="720"/>
        <w:jc w:val="both"/>
      </w:pPr>
      <w:r w:rsidRPr="006F6F23">
        <w:t xml:space="preserve">One example of genuine, clinical centrosome overduplication is in cervical carcinoma, 90% of cases of which are caused by </w:t>
      </w:r>
      <w:r w:rsidR="00AC0583" w:rsidRPr="006F6F23">
        <w:t>HPVs</w:t>
      </w:r>
      <w:r w:rsidR="003706D7" w:rsidRPr="006F6F23">
        <w:t xml:space="preserve"> </w:t>
      </w:r>
      <w:r w:rsidR="005D2A95" w:rsidRPr="006F6F23">
        <w:fldChar w:fldCharType="begin"/>
      </w:r>
      <w:r w:rsidR="00A2681B" w:rsidRPr="006F6F23">
        <w:instrText xml:space="preserve"> ADDIN EN.CITE &lt;EndNote&gt;&lt;Cite&gt;&lt;Author&gt;zur Hausen&lt;/Author&gt;&lt;Year&gt;1996&lt;/Year&gt;&lt;RecNum&gt;14&lt;/RecNum&gt;&lt;DisplayText&gt;(zur Hausen, 1996)&lt;/DisplayText&gt;&lt;record&gt;&lt;rec-number&gt;14&lt;/rec-number&gt;&lt;foreign-keys&gt;&lt;key app="EN" db-id="d95va0x26vrvsheetarvp026zedxpw0r0pe5" timestamp="1464970810"&gt;14&lt;/key&gt;&lt;/foreign-keys&gt;&lt;ref-type name="Journal Article"&gt;17&lt;/ref-type&gt;&lt;contributors&gt;&lt;authors&gt;&lt;author&gt;zur Hausen, H.&lt;/author&gt;&lt;/authors&gt;&lt;/contributors&gt;&lt;auth-address&gt;Deutsches Krebsforschungszentrum, Heidelberg, Germany.&lt;/auth-address&gt;&lt;titles&gt;&lt;title&gt;Papillomavirus infections--a major cause of human cancers&lt;/title&gt;&lt;secondary-title&gt;Biochim Biophys Acta&lt;/secondary-title&gt;&lt;/titles&gt;&lt;periodical&gt;&lt;full-title&gt;Biochim Biophys Acta&lt;/full-title&gt;&lt;/periodical&gt;&lt;pages&gt;F55-78&lt;/pages&gt;&lt;volume&gt;1288&lt;/volume&gt;&lt;number&gt;2&lt;/number&gt;&lt;edition&gt;1996/10/09&lt;/edition&gt;&lt;keywords&gt;&lt;keyword&gt;Cell Division&lt;/keyword&gt;&lt;keyword&gt;Cell Line, Transformed&lt;/keyword&gt;&lt;keyword&gt;Chromosome Aberrations&lt;/keyword&gt;&lt;keyword&gt;Genetic Predisposition to Disease&lt;/keyword&gt;&lt;keyword&gt;Humans&lt;/keyword&gt;&lt;keyword&gt;Oncogene Proteins, Viral/metabolism&lt;/keyword&gt;&lt;keyword&gt;Papillomaviridae/metabolism/*pathogenicity&lt;/keyword&gt;&lt;keyword&gt;Papillomavirus Infections/*complications/transmission&lt;/keyword&gt;&lt;keyword&gt;Tumor Virus Infections/*complications/transmission&lt;/keyword&gt;&lt;/keywords&gt;&lt;dates&gt;&lt;year&gt;1996&lt;/year&gt;&lt;pub-dates&gt;&lt;date&gt;Oct 9&lt;/date&gt;&lt;/pub-dates&gt;&lt;/dates&gt;&lt;isbn&gt;0006-3002 (Print)&amp;#xD;0006-3002 (Linking)&lt;/isbn&gt;&lt;accession-num&gt;8876633&lt;/accession-num&gt;&lt;urls&gt;&lt;related-urls&gt;&lt;url&gt;http://www.ncbi.nlm.nih.gov/entrez/query.fcgi?cmd=Retrieve&amp;amp;db=PubMed&amp;amp;dopt=Citation&amp;amp;list_uids=8876633&lt;/url&gt;&lt;/related-urls&gt;&lt;/urls&gt;&lt;language&gt;eng&lt;/language&gt;&lt;/record&gt;&lt;/Cite&gt;&lt;/EndNote&gt;</w:instrText>
      </w:r>
      <w:r w:rsidR="005D2A95" w:rsidRPr="006F6F23">
        <w:fldChar w:fldCharType="separate"/>
      </w:r>
      <w:r w:rsidR="00A2681B" w:rsidRPr="006F6F23">
        <w:rPr>
          <w:noProof/>
        </w:rPr>
        <w:t>(</w:t>
      </w:r>
      <w:hyperlink w:anchor="_ENREF_46" w:tooltip="zur Hausen, 1996 #14" w:history="1">
        <w:r w:rsidR="00477399" w:rsidRPr="006F6F23">
          <w:rPr>
            <w:noProof/>
          </w:rPr>
          <w:t>zur Hausen, 1996</w:t>
        </w:r>
      </w:hyperlink>
      <w:r w:rsidR="00A2681B" w:rsidRPr="006F6F23">
        <w:rPr>
          <w:noProof/>
        </w:rPr>
        <w:t>)</w:t>
      </w:r>
      <w:r w:rsidR="005D2A95" w:rsidRPr="006F6F23">
        <w:fldChar w:fldCharType="end"/>
      </w:r>
      <w:r w:rsidRPr="006F6F23">
        <w:t>. Oncogenic HPVs encode two proteins, E6 and E7, that effectively remove p53 and the RB family proteins respectively</w:t>
      </w:r>
      <w:r w:rsidR="003706D7" w:rsidRPr="006F6F23">
        <w:t xml:space="preserve"> </w:t>
      </w:r>
      <w:r w:rsidR="005D2A95" w:rsidRPr="006F6F23">
        <w:fldChar w:fldCharType="begin"/>
      </w:r>
      <w:r w:rsidR="00A2681B" w:rsidRPr="006F6F23">
        <w:instrText xml:space="preserve"> ADDIN EN.CITE &lt;EndNote&gt;&lt;Cite&gt;&lt;Author&gt;Duensing&lt;/Author&gt;&lt;Year&gt;2003&lt;/Year&gt;&lt;RecNum&gt;15&lt;/RecNum&gt;&lt;DisplayText&gt;(Duensing and Munger, 2003)&lt;/DisplayText&gt;&lt;record&gt;&lt;rec-number&gt;15&lt;/rec-number&gt;&lt;foreign-keys&gt;&lt;key app="EN" db-id="d95va0x26vrvsheetarvp026zedxpw0r0pe5" timestamp="1464970838"&gt;15&lt;/key&gt;&lt;/foreign-keys&gt;&lt;ref-type name="Journal Article"&gt;17&lt;/ref-type&gt;&lt;contributors&gt;&lt;authors&gt;&lt;author&gt;Duensing, S.&lt;/author&gt;&lt;author&gt;Munger, K.&lt;/author&gt;&lt;/authors&gt;&lt;/contributors&gt;&lt;auth-address&gt;Harvard Medical School, Department of Pathology, Armenise 537, 200 Longwood Avenue, Boston, MA 02115, USA. stefan_duensing@hms.harvard.edu&lt;/auth-address&gt;&lt;titles&gt;&lt;title&gt;Centrosomes, genomic instability, and cervical carcinogenesis&lt;/title&gt;&lt;secondary-title&gt;Crit Rev Eukaryot Gene Expr&lt;/secondary-title&gt;&lt;/titles&gt;&lt;periodical&gt;&lt;full-title&gt;Crit Rev Eukaryot Gene Expr&lt;/full-title&gt;&lt;/periodical&gt;&lt;pages&gt;9-23&lt;/pages&gt;&lt;volume&gt;13&lt;/volume&gt;&lt;number&gt;1&lt;/number&gt;&lt;keywords&gt;&lt;keyword&gt;Animals&lt;/keyword&gt;&lt;keyword&gt;Cell Transformation, Neoplastic&lt;/keyword&gt;&lt;keyword&gt;Cell Transformation, Viral&lt;/keyword&gt;&lt;keyword&gt;Centrosome/*physiology&lt;/keyword&gt;&lt;keyword&gt;Cervix Neoplasms/*genetics/virology&lt;/keyword&gt;&lt;keyword&gt;*Chromosomal Instability&lt;/keyword&gt;&lt;keyword&gt;Female&lt;/keyword&gt;&lt;keyword&gt;Human&lt;/keyword&gt;&lt;keyword&gt;Models, Genetic&lt;/keyword&gt;&lt;keyword&gt;Oncogene Proteins, Viral/genetics/*metabolism&lt;/keyword&gt;&lt;keyword&gt;Papillomavirus, Human/genetics/*metabolism&lt;/keyword&gt;&lt;keyword&gt;Protein p53/metabolism&lt;/keyword&gt;&lt;keyword&gt;Support, Non-U.S. Gov&amp;apos;t&lt;/keyword&gt;&lt;keyword&gt;Support, U.S. Gov&amp;apos;t, P.H.S.&lt;/keyword&gt;&lt;/keywords&gt;&lt;dates&gt;&lt;year&gt;2003&lt;/year&gt;&lt;/dates&gt;&lt;accession-num&gt;12839094&lt;/accession-num&gt;&lt;urls&gt;&lt;related-urls&gt;&lt;url&gt;http://www.ncbi.nlm.nih.gov/entrez/query.fcgi?cmd=Retrieve&amp;amp;db=PubMed&amp;amp;dopt=Citation&amp;amp;list_uids=12839094&lt;/url&gt;&lt;/related-urls&gt;&lt;/urls&gt;&lt;/record&gt;&lt;/Cite&gt;&lt;/EndNote&gt;</w:instrText>
      </w:r>
      <w:r w:rsidR="005D2A95" w:rsidRPr="006F6F23">
        <w:fldChar w:fldCharType="separate"/>
      </w:r>
      <w:r w:rsidR="00A2681B" w:rsidRPr="006F6F23">
        <w:rPr>
          <w:noProof/>
        </w:rPr>
        <w:t>(</w:t>
      </w:r>
      <w:hyperlink w:anchor="_ENREF_14" w:tooltip="Duensing, 2003 #15" w:history="1">
        <w:r w:rsidR="00477399" w:rsidRPr="006F6F23">
          <w:rPr>
            <w:noProof/>
          </w:rPr>
          <w:t>Duensing and Munger, 2003</w:t>
        </w:r>
      </w:hyperlink>
      <w:r w:rsidR="00A2681B" w:rsidRPr="006F6F23">
        <w:rPr>
          <w:noProof/>
        </w:rPr>
        <w:t>)</w:t>
      </w:r>
      <w:r w:rsidR="005D2A95" w:rsidRPr="006F6F23">
        <w:fldChar w:fldCharType="end"/>
      </w:r>
      <w:r w:rsidRPr="006F6F23">
        <w:t>.</w:t>
      </w:r>
      <w:r w:rsidR="00567853" w:rsidRPr="006F6F23">
        <w:t xml:space="preserve"> </w:t>
      </w:r>
      <w:r w:rsidRPr="006F6F23">
        <w:t xml:space="preserve">RB </w:t>
      </w:r>
      <w:r w:rsidR="004A6533" w:rsidRPr="006F6F23">
        <w:t xml:space="preserve">inactivation </w:t>
      </w:r>
      <w:r w:rsidRPr="006F6F23">
        <w:t>has a direct effect on centrosome duplication through activation of the E2F transcription factor family and initiation of expression of S-phase proteins, including CDK2 and associated cyclins</w:t>
      </w:r>
      <w:r w:rsidR="00567853" w:rsidRPr="006F6F23">
        <w:t xml:space="preserve"> </w:t>
      </w:r>
      <w:r w:rsidR="005D2A95" w:rsidRPr="006F6F23">
        <w:fldChar w:fldCharType="begin">
          <w:fldData xml:space="preserve">PEVuZE5vdGU+PENpdGU+PEF1dGhvcj5NZXJhbGRpPC9BdXRob3I+PFllYXI+MTk5OTwvWWVhcj48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</w:fldData>
        </w:fldChar>
      </w:r>
      <w:r w:rsidR="00A2681B" w:rsidRPr="006F6F23">
        <w:instrText xml:space="preserve"> ADDIN EN.CITE </w:instrText>
      </w:r>
      <w:r w:rsidR="00A2681B" w:rsidRPr="006F6F23">
        <w:fldChar w:fldCharType="begin">
          <w:fldData xml:space="preserve">PEVuZE5vdGU+PENpdGU+PEF1dGhvcj5NZXJhbGRpPC9BdXRob3I+PFllYXI+MTk5OTwvWWVhcj48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3" w:tooltip="Meraldi, 1999 #16" w:history="1">
        <w:r w:rsidR="00477399" w:rsidRPr="006F6F23">
          <w:rPr>
            <w:noProof/>
          </w:rPr>
          <w:t>Meraldi et al., 1999</w:t>
        </w:r>
      </w:hyperlink>
      <w:r w:rsidR="00A2681B" w:rsidRPr="006F6F23">
        <w:rPr>
          <w:noProof/>
        </w:rPr>
        <w:t>)</w:t>
      </w:r>
      <w:r w:rsidR="005D2A95" w:rsidRPr="006F6F23">
        <w:fldChar w:fldCharType="end"/>
      </w:r>
      <w:r w:rsidRPr="006F6F23">
        <w:t>.</w:t>
      </w:r>
      <w:r w:rsidR="00567853" w:rsidRPr="006F6F23">
        <w:t xml:space="preserve"> </w:t>
      </w:r>
      <w:r w:rsidRPr="006F6F23">
        <w:t>CDK2-cyclinA/E is a powerful driver of centrosome duplication</w:t>
      </w:r>
      <w:r w:rsidR="003706D7" w:rsidRPr="006F6F23">
        <w:t xml:space="preserve"> </w:t>
      </w:r>
      <w:r w:rsidR="005D2A95" w:rsidRPr="006F6F23">
        <w:fldChar w:fldCharType="begin">
          <w:fldData xml:space="preserve">PEVuZE5vdGU+PENpdGU+PEF1dGhvcj5IaW5jaGNsaWZmZTwvQXV0aG9yPjxZZWFyPjE5OTk8L1ll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</w:fldData>
        </w:fldChar>
      </w:r>
      <w:r w:rsidR="00A2681B" w:rsidRPr="006F6F23">
        <w:instrText xml:space="preserve"> ADDIN EN.CITE </w:instrText>
      </w:r>
      <w:r w:rsidR="00A2681B" w:rsidRPr="006F6F23">
        <w:fldChar w:fldCharType="begin">
          <w:fldData xml:space="preserve">PEVuZE5vdGU+PENpdGU+PEF1dGhvcj5IaW5jaGNsaWZmZTwvQXV0aG9yPjxZZWFyPjE5OTk8L1ll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25" w:tooltip="Hinchcliffe, 1999 #17" w:history="1">
        <w:r w:rsidR="00477399" w:rsidRPr="006F6F23">
          <w:rPr>
            <w:noProof/>
          </w:rPr>
          <w:t>Hinchcliffe et al., 1999</w:t>
        </w:r>
      </w:hyperlink>
      <w:r w:rsidR="00A2681B" w:rsidRPr="006F6F23">
        <w:rPr>
          <w:noProof/>
        </w:rPr>
        <w:t xml:space="preserve">, </w:t>
      </w:r>
      <w:hyperlink w:anchor="_ENREF_33" w:tooltip="Meraldi, 1999 #16" w:history="1">
        <w:r w:rsidR="00477399" w:rsidRPr="006F6F23">
          <w:rPr>
            <w:noProof/>
          </w:rPr>
          <w:t>Meraldi et al., 1999</w:t>
        </w:r>
      </w:hyperlink>
      <w:r w:rsidR="00A2681B" w:rsidRPr="006F6F23">
        <w:rPr>
          <w:noProof/>
        </w:rPr>
        <w:t>)</w:t>
      </w:r>
      <w:r w:rsidR="005D2A95" w:rsidRPr="006F6F23">
        <w:fldChar w:fldCharType="end"/>
      </w:r>
      <w:r w:rsidRPr="006F6F23">
        <w:t xml:space="preserve">. By selective molecular marking of old versus new centrioles, </w:t>
      </w:r>
      <w:proofErr w:type="spellStart"/>
      <w:r w:rsidRPr="006F6F23">
        <w:t>Duensing</w:t>
      </w:r>
      <w:proofErr w:type="spellEnd"/>
      <w:r w:rsidRPr="006F6F23">
        <w:t xml:space="preserve"> and colleagues were able to show that E7 expression causes </w:t>
      </w:r>
      <w:r w:rsidR="00B54008" w:rsidRPr="006F6F23">
        <w:t>centrosome</w:t>
      </w:r>
      <w:r w:rsidRPr="006F6F23">
        <w:t xml:space="preserve"> overduplication</w:t>
      </w:r>
      <w:r w:rsidR="003706D7" w:rsidRPr="006F6F23">
        <w:t xml:space="preserve"> </w:t>
      </w:r>
      <w:r w:rsidR="00AE30F6" w:rsidRPr="006F6F23">
        <w:t xml:space="preserve">(as opposed to centrosome accumulation) </w:t>
      </w:r>
      <w:r w:rsidR="005D2A95" w:rsidRPr="006F6F23">
        <w:fldChar w:fldCharType="begin">
          <w:fldData xml:space="preserve">PEVuZE5vdGU+PENpdGU+PEF1dGhvcj5EdWVuc2luZzwvQXV0aG9yPjxZZWFyPjIwMDg8L1llYXI+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</w:fldData>
        </w:fldChar>
      </w:r>
      <w:r w:rsidR="00A2681B" w:rsidRPr="006F6F23">
        <w:instrText xml:space="preserve"> ADDIN EN.CITE </w:instrText>
      </w:r>
      <w:r w:rsidR="00A2681B" w:rsidRPr="006F6F23">
        <w:fldChar w:fldCharType="begin">
          <w:fldData xml:space="preserve">PEVuZE5vdGU+PENpdGU+PEF1dGhvcj5EdWVuc2luZzwvQXV0aG9yPjxZZWFyPjIwMDg8L1llYXI+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13" w:tooltip="Duensing, 2008 #18" w:history="1">
        <w:r w:rsidR="00477399" w:rsidRPr="006F6F23">
          <w:rPr>
            <w:noProof/>
          </w:rPr>
          <w:t>Duensing et al., 2008</w:t>
        </w:r>
      </w:hyperlink>
      <w:r w:rsidR="00A2681B" w:rsidRPr="006F6F23">
        <w:rPr>
          <w:noProof/>
        </w:rPr>
        <w:t xml:space="preserve">, </w:t>
      </w:r>
      <w:hyperlink w:anchor="_ENREF_14" w:tooltip="Duensing, 2003 #15" w:history="1">
        <w:r w:rsidR="00477399" w:rsidRPr="006F6F23">
          <w:rPr>
            <w:noProof/>
          </w:rPr>
          <w:t>Duensing and Munger, 2003</w:t>
        </w:r>
      </w:hyperlink>
      <w:r w:rsidR="00A2681B" w:rsidRPr="006F6F23">
        <w:rPr>
          <w:noProof/>
        </w:rPr>
        <w:t>)</w:t>
      </w:r>
      <w:r w:rsidR="005D2A95" w:rsidRPr="006F6F23">
        <w:fldChar w:fldCharType="end"/>
      </w:r>
      <w:r w:rsidRPr="006F6F23">
        <w:t>.</w:t>
      </w:r>
    </w:p>
    <w:p w14:paraId="78B989F0" w14:textId="360BD42D" w:rsidR="00932CEC" w:rsidRPr="006F6F23" w:rsidRDefault="00535CE8" w:rsidP="00890B96">
      <w:pPr>
        <w:spacing w:line="360" w:lineRule="auto"/>
        <w:jc w:val="both"/>
      </w:pPr>
      <w:r w:rsidRPr="006F6F23">
        <w:tab/>
        <w:t xml:space="preserve">The </w:t>
      </w:r>
      <w:r w:rsidRPr="006F6F23">
        <w:rPr>
          <w:i/>
          <w:iCs/>
        </w:rPr>
        <w:t xml:space="preserve">CDKN2 </w:t>
      </w:r>
      <w:r w:rsidRPr="006F6F23">
        <w:t>locus, located on chromosome 9p21, encodes three distinct tumour suppressor proteins: p16</w:t>
      </w:r>
      <w:r w:rsidRPr="006F6F23">
        <w:rPr>
          <w:vertAlign w:val="superscript"/>
        </w:rPr>
        <w:t xml:space="preserve"> </w:t>
      </w:r>
      <w:r w:rsidR="0091759B" w:rsidRPr="006F6F23">
        <w:t xml:space="preserve">(INK4A) </w:t>
      </w:r>
      <w:r w:rsidRPr="006F6F23">
        <w:t xml:space="preserve">encoded by </w:t>
      </w:r>
      <w:r w:rsidRPr="006F6F23">
        <w:rPr>
          <w:i/>
          <w:iCs/>
        </w:rPr>
        <w:t>CDKN2A</w:t>
      </w:r>
      <w:r w:rsidRPr="006F6F23">
        <w:t>, p15</w:t>
      </w:r>
      <w:r w:rsidR="0091759B" w:rsidRPr="006F6F23">
        <w:t xml:space="preserve"> (INK4B)</w:t>
      </w:r>
      <w:r w:rsidR="0091759B" w:rsidRPr="006F6F23">
        <w:rPr>
          <w:i/>
          <w:iCs/>
        </w:rPr>
        <w:t xml:space="preserve"> </w:t>
      </w:r>
      <w:r w:rsidRPr="006F6F23">
        <w:t xml:space="preserve">encoded by </w:t>
      </w:r>
      <w:r w:rsidRPr="006F6F23">
        <w:rPr>
          <w:i/>
          <w:iCs/>
        </w:rPr>
        <w:t>CDKN2B</w:t>
      </w:r>
      <w:r w:rsidRPr="006F6F23">
        <w:t xml:space="preserve"> and p14</w:t>
      </w:r>
      <w:r w:rsidRPr="006F6F23">
        <w:rPr>
          <w:vertAlign w:val="superscript"/>
        </w:rPr>
        <w:t xml:space="preserve">ARF </w:t>
      </w:r>
      <w:r w:rsidRPr="006F6F23">
        <w:t>(p19</w:t>
      </w:r>
      <w:r w:rsidRPr="006F6F23">
        <w:rPr>
          <w:vertAlign w:val="superscript"/>
        </w:rPr>
        <w:t xml:space="preserve">ARF </w:t>
      </w:r>
      <w:r w:rsidRPr="006F6F23">
        <w:t>in mouse) encoded by an alternative reading frame of</w:t>
      </w:r>
      <w:r w:rsidRPr="006F6F23">
        <w:rPr>
          <w:b/>
          <w:bCs/>
        </w:rPr>
        <w:t xml:space="preserve"> </w:t>
      </w:r>
      <w:r w:rsidRPr="006F6F23">
        <w:rPr>
          <w:i/>
          <w:iCs/>
        </w:rPr>
        <w:t>CDKN2A</w:t>
      </w:r>
      <w:r w:rsidR="0091759B" w:rsidRPr="006F6F23">
        <w:rPr>
          <w:i/>
          <w:iCs/>
        </w:rPr>
        <w:t xml:space="preserve"> </w:t>
      </w:r>
      <w:r w:rsidR="005D2A95" w:rsidRPr="006F6F23">
        <w:fldChar w:fldCharType="begin">
          <w:fldData xml:space="preserve">PEVuZE5vdGU+PENpdGU+PEF1dGhvcj5IYW5ub248L0F1dGhvcj48WWVhcj4xOTk0PC9ZZWFyPjxS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NTctNjE8L3BhZ2VzPjx2b2x1bWU+MzcxPC92b2x1bWU+PG51bWJlcj42NDk0PC9udW1iZXI+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OTMtMTAwMDwvcGFnZXM+PHZvbHVtZT44Mzwvdm9sdW1lPjxudW1iZXI+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=
</w:fldData>
        </w:fldChar>
      </w:r>
      <w:r w:rsidR="00A2681B" w:rsidRPr="006F6F23">
        <w:instrText xml:space="preserve"> ADDIN EN.CITE </w:instrText>
      </w:r>
      <w:r w:rsidR="00A2681B" w:rsidRPr="006F6F23">
        <w:fldChar w:fldCharType="begin">
          <w:fldData xml:space="preserve">PEVuZE5vdGU+PENpdGU+PEF1dGhvcj5IYW5ub248L0F1dGhvcj48WWVhcj4xOTk0PC9ZZWFyPjxS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NTctNjE8L3BhZ2VzPjx2b2x1bWU+MzcxPC92b2x1bWU+PG51bWJlcj42NDk0PC9udW1iZXI+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5OTMtMTAwMDwvcGFnZXM+PHZvbHVtZT44Mzwvdm9sdW1lPjxudW1iZXI+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=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24" w:tooltip="Hannon, 1994 #20" w:history="1">
        <w:r w:rsidR="00477399" w:rsidRPr="006F6F23">
          <w:rPr>
            <w:noProof/>
          </w:rPr>
          <w:t>Hannon and Beach, 1994</w:t>
        </w:r>
      </w:hyperlink>
      <w:r w:rsidR="00A2681B" w:rsidRPr="006F6F23">
        <w:rPr>
          <w:noProof/>
        </w:rPr>
        <w:t xml:space="preserve">, </w:t>
      </w:r>
      <w:hyperlink w:anchor="_ENREF_41" w:tooltip="Quelle, 1995 #19" w:history="1">
        <w:r w:rsidR="00477399" w:rsidRPr="006F6F23">
          <w:rPr>
            <w:noProof/>
          </w:rPr>
          <w:t>Quelle et al., 1995</w:t>
        </w:r>
      </w:hyperlink>
      <w:r w:rsidR="00A2681B" w:rsidRPr="006F6F23">
        <w:rPr>
          <w:noProof/>
        </w:rPr>
        <w:t>)</w:t>
      </w:r>
      <w:r w:rsidR="005D2A95" w:rsidRPr="006F6F23">
        <w:fldChar w:fldCharType="end"/>
      </w:r>
      <w:r w:rsidRPr="006F6F23">
        <w:t>.</w:t>
      </w:r>
      <w:r w:rsidR="004E2457" w:rsidRPr="006F6F23">
        <w:t xml:space="preserve"> </w:t>
      </w:r>
      <w:r w:rsidRPr="006F6F23">
        <w:t>p16</w:t>
      </w:r>
      <w:r w:rsidRPr="006F6F23">
        <w:rPr>
          <w:vertAlign w:val="superscript"/>
        </w:rPr>
        <w:t xml:space="preserve"> </w:t>
      </w:r>
      <w:r w:rsidRPr="006F6F23">
        <w:t>and p14</w:t>
      </w:r>
      <w:r w:rsidRPr="006F6F23">
        <w:rPr>
          <w:vertAlign w:val="superscript"/>
        </w:rPr>
        <w:t>ARF</w:t>
      </w:r>
      <w:r w:rsidRPr="006F6F23">
        <w:rPr>
          <w:i/>
          <w:iCs/>
        </w:rPr>
        <w:t xml:space="preserve"> </w:t>
      </w:r>
      <w:r w:rsidRPr="006F6F23">
        <w:t xml:space="preserve">have mirror image roles to HPV E6 and E7.  p16 binds to and inactivates CDK4/6 so preventing RB </w:t>
      </w:r>
      <w:r w:rsidRPr="006F6F23">
        <w:lastRenderedPageBreak/>
        <w:t>inactivation and cell cycle initiation</w:t>
      </w:r>
      <w:r w:rsidR="0091759B" w:rsidRPr="006F6F23">
        <w:t xml:space="preserve"> </w:t>
      </w:r>
      <w:r w:rsidR="005D2A95" w:rsidRPr="006F6F23">
        <w:fldChar w:fldCharType="begin">
          <w:fldData xml:space="preserve">PEVuZE5vdGU+PENpdGU+PEF1dGhvcj5TZXJyYW5vPC9BdXRob3I+PFllYXI+MTk5MzwvWWVhcj48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</w:fldData>
        </w:fldChar>
      </w:r>
      <w:r w:rsidR="00A2681B" w:rsidRPr="006F6F23">
        <w:instrText xml:space="preserve"> ADDIN EN.CITE </w:instrText>
      </w:r>
      <w:r w:rsidR="00A2681B" w:rsidRPr="006F6F23">
        <w:fldChar w:fldCharType="begin">
          <w:fldData xml:space="preserve">PEVuZE5vdGU+PENpdGU+PEF1dGhvcj5TZXJyYW5vPC9BdXRob3I+PFllYXI+MTk5MzwvWWVhcj48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42" w:tooltip="Serrano, 1993 #21" w:history="1">
        <w:r w:rsidR="00477399" w:rsidRPr="006F6F23">
          <w:rPr>
            <w:noProof/>
          </w:rPr>
          <w:t>Serrano et al., 1993</w:t>
        </w:r>
      </w:hyperlink>
      <w:r w:rsidR="00A2681B" w:rsidRPr="006F6F23">
        <w:rPr>
          <w:noProof/>
        </w:rPr>
        <w:t>)</w:t>
      </w:r>
      <w:r w:rsidR="005D2A95" w:rsidRPr="006F6F23">
        <w:fldChar w:fldCharType="end"/>
      </w:r>
      <w:r w:rsidRPr="006F6F23">
        <w:t>. p14</w:t>
      </w:r>
      <w:r w:rsidRPr="006F6F23">
        <w:rPr>
          <w:vertAlign w:val="superscript"/>
        </w:rPr>
        <w:t>ARF</w:t>
      </w:r>
      <w:r w:rsidRPr="006F6F23">
        <w:t xml:space="preserve"> binds to and inactivates MDM2, thus saving p53 from proteolytic degradation</w:t>
      </w:r>
      <w:r w:rsidR="003706D7" w:rsidRPr="006F6F23">
        <w:t xml:space="preserve"> </w:t>
      </w:r>
      <w:r w:rsidR="005D2A95" w:rsidRPr="006F6F23">
        <w:fldChar w:fldCharType="begin">
          <w:fldData xml:space="preserve">PEVuZE5vdGU+PENpdGU+PEF1dGhvcj5Qb21lcmFudHo8L0F1dGhvcj48WWVhcj4xOTk4PC9ZZWFy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=
</w:fldData>
        </w:fldChar>
      </w:r>
      <w:r w:rsidR="00A2681B" w:rsidRPr="006F6F23">
        <w:instrText xml:space="preserve"> ADDIN EN.CITE </w:instrText>
      </w:r>
      <w:r w:rsidR="00A2681B" w:rsidRPr="006F6F23">
        <w:fldChar w:fldCharType="begin">
          <w:fldData xml:space="preserve">PEVuZE5vdGU+PENpdGU+PEF1dGhvcj5Qb21lcmFudHo8L0F1dGhvcj48WWVhcj4xOTk4PC9ZZWFy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=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8" w:tooltip="Pomerantz, 1998 #22" w:history="1">
        <w:r w:rsidR="00477399" w:rsidRPr="006F6F23">
          <w:rPr>
            <w:noProof/>
          </w:rPr>
          <w:t>Pomerantz et al., 1998</w:t>
        </w:r>
      </w:hyperlink>
      <w:r w:rsidR="00A2681B" w:rsidRPr="006F6F23">
        <w:rPr>
          <w:noProof/>
        </w:rPr>
        <w:t xml:space="preserve">, </w:t>
      </w:r>
      <w:hyperlink w:anchor="_ENREF_43" w:tooltip="Sherr, 2000 #23" w:history="1">
        <w:r w:rsidR="00477399" w:rsidRPr="006F6F23">
          <w:rPr>
            <w:noProof/>
          </w:rPr>
          <w:t>Sherr and Weber, 2000</w:t>
        </w:r>
      </w:hyperlink>
      <w:r w:rsidR="00A2681B" w:rsidRPr="006F6F23">
        <w:rPr>
          <w:noProof/>
        </w:rPr>
        <w:t>)</w:t>
      </w:r>
      <w:r w:rsidR="005D2A95" w:rsidRPr="006F6F23">
        <w:fldChar w:fldCharType="end"/>
      </w:r>
      <w:r w:rsidRPr="006F6F23">
        <w:t>.</w:t>
      </w:r>
      <w:r w:rsidR="004E2457" w:rsidRPr="006F6F23">
        <w:t xml:space="preserve"> </w:t>
      </w:r>
      <w:r w:rsidRPr="006F6F23">
        <w:t>Together, the two proteins act as brakes on the cell cycle</w:t>
      </w:r>
      <w:r w:rsidR="00D72E16" w:rsidRPr="006F6F23">
        <w:t xml:space="preserve"> </w:t>
      </w:r>
      <w:r w:rsidR="005D2A95" w:rsidRPr="006F6F23">
        <w:fldChar w:fldCharType="begin">
          <w:fldData xml:space="preserve">PEVuZE5vdGU+PENpdGU+PEF1dGhvcj5CZW5uZXR0PC9BdXRob3I+PFllYXI+MjAwMzwvWWVhcj48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</w:fldData>
        </w:fldChar>
      </w:r>
      <w:r w:rsidR="00A2681B" w:rsidRPr="006F6F23">
        <w:instrText xml:space="preserve"> ADDIN EN.CITE </w:instrText>
      </w:r>
      <w:r w:rsidR="00A2681B" w:rsidRPr="006F6F23">
        <w:fldChar w:fldCharType="begin">
          <w:fldData xml:space="preserve">PEVuZE5vdGU+PENpdGU+PEF1dGhvcj5CZW5uZXR0PC9BdXRob3I+PFllYXI+MjAwMzwvWWVhcj48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 w:tooltip="Bennett, 2003 #24" w:history="1">
        <w:r w:rsidR="00477399" w:rsidRPr="006F6F23">
          <w:rPr>
            <w:noProof/>
          </w:rPr>
          <w:t>Bennett, 2003</w:t>
        </w:r>
      </w:hyperlink>
      <w:r w:rsidR="00A2681B" w:rsidRPr="006F6F23">
        <w:rPr>
          <w:noProof/>
        </w:rPr>
        <w:t xml:space="preserve">, </w:t>
      </w:r>
      <w:hyperlink w:anchor="_ENREF_45" w:tooltip="Sviderskaya, 2003 #25" w:history="1">
        <w:r w:rsidR="00477399" w:rsidRPr="006F6F23">
          <w:rPr>
            <w:noProof/>
          </w:rPr>
          <w:t>Sviderskaya et al., 2003</w:t>
        </w:r>
      </w:hyperlink>
      <w:r w:rsidR="00A2681B" w:rsidRPr="006F6F23">
        <w:rPr>
          <w:noProof/>
        </w:rPr>
        <w:t>)</w:t>
      </w:r>
      <w:r w:rsidR="005D2A95" w:rsidRPr="006F6F23">
        <w:fldChar w:fldCharType="end"/>
      </w:r>
      <w:r w:rsidRPr="006F6F23">
        <w:t>.</w:t>
      </w:r>
      <w:r w:rsidR="004E2457" w:rsidRPr="006F6F23">
        <w:t xml:space="preserve"> </w:t>
      </w:r>
      <w:r w:rsidRPr="006F6F23">
        <w:t>Loss of p16</w:t>
      </w:r>
      <w:r w:rsidRPr="006F6F23">
        <w:rPr>
          <w:vertAlign w:val="superscript"/>
        </w:rPr>
        <w:t xml:space="preserve"> </w:t>
      </w:r>
      <w:r w:rsidRPr="006F6F23">
        <w:t>leads to an apparent increase in centrosome number but this has been ascribed to splitting of the centrosome into separate centrioles</w:t>
      </w:r>
      <w:r w:rsidR="003706D7" w:rsidRPr="006F6F23">
        <w:t xml:space="preserve"> </w:t>
      </w:r>
      <w:r w:rsidR="005D2A95" w:rsidRPr="006F6F23">
        <w:fldChar w:fldCharType="begin">
          <w:fldData xml:space="preserve">PEVuZE5vdGU+PENpdGU+PEF1dGhvcj5NY0Rlcm1vdHQ8L0F1dGhvcj48WWVhcj4yMDA2PC9ZZWFy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</w:fldData>
        </w:fldChar>
      </w:r>
      <w:r w:rsidR="00A2681B" w:rsidRPr="006F6F23">
        <w:instrText xml:space="preserve"> ADDIN EN.CITE </w:instrText>
      </w:r>
      <w:r w:rsidR="00A2681B" w:rsidRPr="006F6F23">
        <w:fldChar w:fldCharType="begin">
          <w:fldData xml:space="preserve">PEVuZE5vdGU+PENpdGU+PEF1dGhvcj5NY0Rlcm1vdHQ8L0F1dGhvcj48WWVhcj4yMDA2PC9ZZWFy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1" w:tooltip="McDermott, 2006 #26" w:history="1">
        <w:r w:rsidR="00477399" w:rsidRPr="006F6F23">
          <w:rPr>
            <w:noProof/>
          </w:rPr>
          <w:t>McDermott et al., 2006</w:t>
        </w:r>
      </w:hyperlink>
      <w:r w:rsidR="00A2681B" w:rsidRPr="006F6F23">
        <w:rPr>
          <w:noProof/>
        </w:rPr>
        <w:t>)</w:t>
      </w:r>
      <w:r w:rsidR="005D2A95" w:rsidRPr="006F6F23">
        <w:fldChar w:fldCharType="end"/>
      </w:r>
      <w:r w:rsidRPr="006F6F23">
        <w:t>.</w:t>
      </w:r>
      <w:r w:rsidR="004E2457" w:rsidRPr="006F6F23">
        <w:t xml:space="preserve"> </w:t>
      </w:r>
      <w:r w:rsidRPr="006F6F23">
        <w:rPr>
          <w:lang w:eastAsia="en-GB"/>
        </w:rPr>
        <w:t>Like</w:t>
      </w:r>
      <w:r w:rsidRPr="006F6F23">
        <w:t xml:space="preserve"> p16</w:t>
      </w:r>
      <w:r w:rsidRPr="006F6F23">
        <w:rPr>
          <w:lang w:eastAsia="en-GB"/>
        </w:rPr>
        <w:t>, p15 is involved in inhibiting CDK4/6 by binding to a non-catalytic site of these kinases</w:t>
      </w:r>
      <w:r w:rsidR="003706D7" w:rsidRPr="006F6F23">
        <w:rPr>
          <w:lang w:eastAsia="en-GB"/>
        </w:rPr>
        <w:t xml:space="preserve"> </w:t>
      </w:r>
      <w:r w:rsidR="005D2A95" w:rsidRPr="006F6F23">
        <w:fldChar w:fldCharType="begin">
          <w:fldData xml:space="preserve">PEVuZE5vdGU+PENpdGU+PEF1dGhvcj5QYXZsZXRpY2g8L0F1dGhvcj48WWVhcj4xOTk5PC9ZZWFy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=
</w:fldData>
        </w:fldChar>
      </w:r>
      <w:r w:rsidR="00A2681B" w:rsidRPr="006F6F23">
        <w:instrText xml:space="preserve"> ADDIN EN.CITE </w:instrText>
      </w:r>
      <w:r w:rsidR="00A2681B" w:rsidRPr="006F6F23">
        <w:fldChar w:fldCharType="begin">
          <w:fldData xml:space="preserve">PEVuZE5vdGU+PENpdGU+PEF1dGhvcj5QYXZsZXRpY2g8L0F1dGhvcj48WWVhcj4xOTk5PC9ZZWFy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=
</w:fldData>
        </w:fldChar>
      </w:r>
      <w:r w:rsidR="00A2681B" w:rsidRPr="006F6F23">
        <w:instrText xml:space="preserve"> ADDIN EN.CITE.DATA </w:instrText>
      </w:r>
      <w:r w:rsidR="00A2681B" w:rsidRPr="006F6F23">
        <w:fldChar w:fldCharType="end"/>
      </w:r>
      <w:r w:rsidR="005D2A95" w:rsidRPr="006F6F23">
        <w:rPr>
          <w:lang w:eastAsia="en-GB"/>
        </w:rPr>
      </w:r>
      <w:r w:rsidR="005D2A95" w:rsidRPr="006F6F23">
        <w:rPr>
          <w:lang w:eastAsia="en-GB"/>
        </w:rPr>
        <w:fldChar w:fldCharType="separate"/>
      </w:r>
      <w:r w:rsidR="00A2681B" w:rsidRPr="006F6F23">
        <w:rPr>
          <w:noProof/>
        </w:rPr>
        <w:t>(</w:t>
      </w:r>
      <w:hyperlink w:anchor="_ENREF_26" w:tooltip="Krimpenfort, 2007 #28" w:history="1">
        <w:r w:rsidR="00477399" w:rsidRPr="006F6F23">
          <w:rPr>
            <w:noProof/>
          </w:rPr>
          <w:t>Krimpenfort et al., 2007</w:t>
        </w:r>
      </w:hyperlink>
      <w:r w:rsidR="00A2681B" w:rsidRPr="006F6F23">
        <w:rPr>
          <w:noProof/>
        </w:rPr>
        <w:t xml:space="preserve">, </w:t>
      </w:r>
      <w:hyperlink w:anchor="_ENREF_36" w:tooltip="Pavletich, 1999 #27" w:history="1">
        <w:r w:rsidR="00477399" w:rsidRPr="006F6F23">
          <w:rPr>
            <w:noProof/>
          </w:rPr>
          <w:t>Pavletich, 1999</w:t>
        </w:r>
      </w:hyperlink>
      <w:r w:rsidR="00A2681B" w:rsidRPr="006F6F23">
        <w:rPr>
          <w:noProof/>
        </w:rPr>
        <w:t>)</w:t>
      </w:r>
      <w:r w:rsidR="005D2A95" w:rsidRPr="006F6F23">
        <w:fldChar w:fldCharType="end"/>
      </w:r>
      <w:r w:rsidRPr="006F6F23">
        <w:t>.</w:t>
      </w:r>
      <w:r w:rsidR="004E2457" w:rsidRPr="006F6F23">
        <w:t xml:space="preserve"> </w:t>
      </w:r>
      <w:r w:rsidRPr="006F6F23">
        <w:t xml:space="preserve">Mice deficient for all three genes encoded by the </w:t>
      </w:r>
      <w:r w:rsidRPr="006F6F23">
        <w:rPr>
          <w:i/>
          <w:iCs/>
        </w:rPr>
        <w:t>CDKN2</w:t>
      </w:r>
      <w:r w:rsidRPr="006F6F23">
        <w:t xml:space="preserve"> locus develop a wider spectrum of tumours than those lacking only p16 and p19</w:t>
      </w:r>
      <w:r w:rsidRPr="006F6F23">
        <w:rPr>
          <w:vertAlign w:val="superscript"/>
        </w:rPr>
        <w:t>ARF</w:t>
      </w:r>
      <w:r w:rsidRPr="006F6F23">
        <w:t>.</w:t>
      </w:r>
      <w:r w:rsidR="001409C4" w:rsidRPr="006F6F23" w:rsidDel="001409C4">
        <w:t xml:space="preserve"> </w:t>
      </w:r>
    </w:p>
    <w:p w14:paraId="00EDB9EC" w14:textId="2C4DC7BE" w:rsidR="00932CEC" w:rsidRPr="006F6F23" w:rsidRDefault="00535CE8" w:rsidP="00890B96">
      <w:pPr>
        <w:spacing w:line="360" w:lineRule="auto"/>
        <w:jc w:val="both"/>
      </w:pPr>
      <w:r w:rsidRPr="006F6F23">
        <w:tab/>
        <w:t xml:space="preserve">Loss of either the </w:t>
      </w:r>
      <w:r w:rsidRPr="006F6F23">
        <w:rPr>
          <w:i/>
          <w:iCs/>
        </w:rPr>
        <w:t>CDKN2A</w:t>
      </w:r>
      <w:r w:rsidRPr="006F6F23">
        <w:t xml:space="preserve"> locus or the entire </w:t>
      </w:r>
      <w:r w:rsidRPr="006F6F23">
        <w:rPr>
          <w:i/>
          <w:iCs/>
        </w:rPr>
        <w:t>CDKN2</w:t>
      </w:r>
      <w:r w:rsidRPr="006F6F23">
        <w:t xml:space="preserve"> cluster is frequently observed in human cancers</w:t>
      </w:r>
      <w:r w:rsidR="003706D7" w:rsidRPr="006F6F23">
        <w:t xml:space="preserve"> </w:t>
      </w:r>
      <w:r w:rsidR="005D2A95" w:rsidRPr="006F6F23">
        <w:fldChar w:fldCharType="begin">
          <w:fldData xml:space="preserve">PEVuZE5vdGU+PENpdGU+PEF1dGhvcj5PcmxvdzwvQXV0aG9yPjxZZWFyPjE5OTk8L1llYXI+PFJl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</w:fldData>
        </w:fldChar>
      </w:r>
      <w:r w:rsidR="00A2681B" w:rsidRPr="006F6F23">
        <w:instrText xml:space="preserve"> ADDIN EN.CITE </w:instrText>
      </w:r>
      <w:r w:rsidR="00A2681B" w:rsidRPr="006F6F23">
        <w:fldChar w:fldCharType="begin">
          <w:fldData xml:space="preserve">PEVuZE5vdGU+PENpdGU+PEF1dGhvcj5PcmxvdzwvQXV0aG9yPjxZZWFyPjE5OTk8L1llYXI+PFJl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5" w:tooltip="Orlow, 1999 #29" w:history="1">
        <w:r w:rsidR="00477399" w:rsidRPr="006F6F23">
          <w:rPr>
            <w:noProof/>
          </w:rPr>
          <w:t>Orlow et al., 1999</w:t>
        </w:r>
      </w:hyperlink>
      <w:r w:rsidR="00A2681B" w:rsidRPr="006F6F23">
        <w:rPr>
          <w:noProof/>
        </w:rPr>
        <w:t>)</w:t>
      </w:r>
      <w:r w:rsidR="005D2A95" w:rsidRPr="006F6F23">
        <w:fldChar w:fldCharType="end"/>
      </w:r>
      <w:r w:rsidRPr="006F6F23">
        <w:t>. It is particularly prevalent in melanomas</w:t>
      </w:r>
      <w:r w:rsidR="003706D7" w:rsidRPr="006F6F23">
        <w:t xml:space="preserve"> </w:t>
      </w:r>
      <w:r w:rsidR="005D2A95" w:rsidRPr="006F6F23">
        <w:fldChar w:fldCharType="begin">
          <w:fldData xml:space="preserve">PEVuZE5vdGU+PENpdGU+PEF1dGhvcj5CZW5uZXR0PC9BdXRob3I+PFllYXI+MjAwMzwvWWVhcj48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</w:fldData>
        </w:fldChar>
      </w:r>
      <w:r w:rsidR="00A2681B" w:rsidRPr="006F6F23">
        <w:instrText xml:space="preserve"> ADDIN EN.CITE </w:instrText>
      </w:r>
      <w:r w:rsidR="00A2681B" w:rsidRPr="006F6F23">
        <w:fldChar w:fldCharType="begin">
          <w:fldData xml:space="preserve">PEVuZE5vdGU+PENpdGU+PEF1dGhvcj5CZW5uZXR0PC9BdXRob3I+PFllYXI+MjAwMzwvWWVhcj48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 w:tooltip="Bennett, 2003 #24" w:history="1">
        <w:r w:rsidR="00477399" w:rsidRPr="006F6F23">
          <w:rPr>
            <w:noProof/>
          </w:rPr>
          <w:t>Bennett, 2003</w:t>
        </w:r>
      </w:hyperlink>
      <w:r w:rsidR="00A2681B" w:rsidRPr="006F6F23">
        <w:rPr>
          <w:noProof/>
        </w:rPr>
        <w:t>)</w:t>
      </w:r>
      <w:r w:rsidR="005D2A95" w:rsidRPr="006F6F23">
        <w:fldChar w:fldCharType="end"/>
      </w:r>
      <w:r w:rsidRPr="006F6F23">
        <w:t xml:space="preserve">. Sequential loss of alleles encoding p16 has been proposed to contribute to the progression from normal melanocytes to malignant melanoma via benign nevi, dysplastic nevi, </w:t>
      </w:r>
      <w:r w:rsidR="0091759B" w:rsidRPr="006F6F23">
        <w:t>radial growth phase (</w:t>
      </w:r>
      <w:r w:rsidRPr="006F6F23">
        <w:t>RGP</w:t>
      </w:r>
      <w:r w:rsidR="0091759B" w:rsidRPr="006F6F23">
        <w:t>)</w:t>
      </w:r>
      <w:r w:rsidR="00422100" w:rsidRPr="006F6F23">
        <w:t xml:space="preserve"> </w:t>
      </w:r>
      <w:r w:rsidRPr="006F6F23">
        <w:t xml:space="preserve">and </w:t>
      </w:r>
      <w:r w:rsidR="0091759B" w:rsidRPr="006F6F23">
        <w:t>vertical growth phase (</w:t>
      </w:r>
      <w:r w:rsidRPr="006F6F23">
        <w:t>VGP</w:t>
      </w:r>
      <w:r w:rsidR="0091759B" w:rsidRPr="006F6F23">
        <w:t>)</w:t>
      </w:r>
      <w:r w:rsidRPr="006F6F23">
        <w:t xml:space="preserve"> stages</w:t>
      </w:r>
      <w:r w:rsidR="003706D7" w:rsidRPr="006F6F23">
        <w:t xml:space="preserve"> </w:t>
      </w:r>
      <w:r w:rsidR="005D2A95" w:rsidRPr="006F6F23">
        <w:fldChar w:fldCharType="begin">
          <w:fldData xml:space="preserve">PEVuZE5vdGU+PENpdGU+PEF1dGhvcj5CZW5uZXR0PC9BdXRob3I+PFllYXI+MjAwODwvWWVhcj48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</w:fldData>
        </w:fldChar>
      </w:r>
      <w:r w:rsidR="00A2681B" w:rsidRPr="006F6F23">
        <w:instrText xml:space="preserve"> ADDIN EN.CITE </w:instrText>
      </w:r>
      <w:r w:rsidR="00A2681B" w:rsidRPr="006F6F23">
        <w:fldChar w:fldCharType="begin">
          <w:fldData xml:space="preserve">PEVuZE5vdGU+PENpdGU+PEF1dGhvcj5CZW5uZXR0PC9BdXRob3I+PFllYXI+MjAwODwvWWVhcj48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4" w:tooltip="Bennett, 2008 #30" w:history="1">
        <w:r w:rsidR="00477399" w:rsidRPr="006F6F23">
          <w:rPr>
            <w:noProof/>
          </w:rPr>
          <w:t>Bennett, 2008</w:t>
        </w:r>
      </w:hyperlink>
      <w:r w:rsidR="00A2681B" w:rsidRPr="006F6F23">
        <w:rPr>
          <w:noProof/>
        </w:rPr>
        <w:t xml:space="preserve">, </w:t>
      </w:r>
      <w:hyperlink w:anchor="_ENREF_22" w:tooltip="Ha, 2008 #31" w:history="1">
        <w:r w:rsidR="00477399" w:rsidRPr="006F6F23">
          <w:rPr>
            <w:noProof/>
          </w:rPr>
          <w:t>Ha et al., 2008</w:t>
        </w:r>
      </w:hyperlink>
      <w:r w:rsidR="00A2681B" w:rsidRPr="006F6F23">
        <w:rPr>
          <w:noProof/>
        </w:rPr>
        <w:t>)</w:t>
      </w:r>
      <w:r w:rsidR="005D2A95" w:rsidRPr="006F6F23">
        <w:fldChar w:fldCharType="end"/>
      </w:r>
      <w:r w:rsidRPr="006F6F23">
        <w:t>.</w:t>
      </w:r>
    </w:p>
    <w:p w14:paraId="3B023E6B" w14:textId="4D7C21BF" w:rsidR="00932CEC" w:rsidRDefault="00535CE8" w:rsidP="00890B96">
      <w:pPr>
        <w:spacing w:line="360" w:lineRule="auto"/>
        <w:jc w:val="both"/>
      </w:pPr>
      <w:r w:rsidRPr="006F6F23">
        <w:tab/>
        <w:t>The close mechanistic link between these genes, known to be mutated in cancer, and the centrosome duplication pathway would suggest that the</w:t>
      </w:r>
      <w:r w:rsidR="00D57378">
        <w:t>ir loss</w:t>
      </w:r>
      <w:r w:rsidRPr="006F6F23">
        <w:t xml:space="preserve"> may be responsible for the extra centrosomes seen in melanoma. Decreased p16/15 levels would result in increased CDK4/cyclin D activity, reduced inhibition of E2F by R</w:t>
      </w:r>
      <w:r w:rsidR="00AE30F6" w:rsidRPr="006F6F23">
        <w:t xml:space="preserve">B, and increased CDK2 activity, </w:t>
      </w:r>
      <w:r w:rsidRPr="006F6F23">
        <w:t>driv</w:t>
      </w:r>
      <w:r w:rsidR="00AE30F6" w:rsidRPr="006F6F23">
        <w:t>ing</w:t>
      </w:r>
      <w:r w:rsidRPr="006F6F23">
        <w:t xml:space="preserve"> </w:t>
      </w:r>
      <w:r w:rsidR="00B54008" w:rsidRPr="006F6F23">
        <w:t xml:space="preserve">centrosome </w:t>
      </w:r>
      <w:r w:rsidRPr="006F6F23">
        <w:t>overduplication. It would follow that centrosome numbers should also increase with melanoma progression as p16 and/or p15</w:t>
      </w:r>
      <w:r w:rsidRPr="006F6F23">
        <w:rPr>
          <w:vertAlign w:val="superscript"/>
        </w:rPr>
        <w:t xml:space="preserve"> </w:t>
      </w:r>
      <w:r w:rsidRPr="006F6F23">
        <w:t xml:space="preserve">expression is progressively lost. </w:t>
      </w:r>
    </w:p>
    <w:p w14:paraId="7D75EB31" w14:textId="7EA3274B" w:rsidR="00D57378" w:rsidRPr="008009BD" w:rsidRDefault="00D57378" w:rsidP="00890B96">
      <w:pPr>
        <w:spacing w:line="360" w:lineRule="auto"/>
        <w:jc w:val="both"/>
      </w:pPr>
      <w:r>
        <w:tab/>
      </w:r>
      <w:r w:rsidRPr="008009BD">
        <w:t xml:space="preserve">The resources of the </w:t>
      </w:r>
      <w:proofErr w:type="spellStart"/>
      <w:r w:rsidRPr="008009BD">
        <w:t>Wellcome</w:t>
      </w:r>
      <w:proofErr w:type="spellEnd"/>
      <w:r w:rsidRPr="008009BD">
        <w:t xml:space="preserve"> Trust Functional Genomics Cell Bank at St George’s, University of London, offered a good opportunity to test these two hypotheses in melanoma-derived cell lines.</w:t>
      </w:r>
      <w:r w:rsidR="00DD2938" w:rsidRPr="008009BD">
        <w:t xml:space="preserve"> While these cell lines are not primary cells from melanomas, they will be very close in genotype to such cells and serve as a good model for clinical melanoma.</w:t>
      </w:r>
    </w:p>
    <w:p w14:paraId="3A365A6A" w14:textId="28F2961F" w:rsidR="00294CF7" w:rsidRPr="006F6F23" w:rsidRDefault="00535CE8" w:rsidP="00890B96">
      <w:pPr>
        <w:spacing w:line="360" w:lineRule="auto"/>
        <w:jc w:val="both"/>
      </w:pPr>
      <w:r w:rsidRPr="006F6F23">
        <w:tab/>
      </w:r>
    </w:p>
    <w:p w14:paraId="2E2ED589" w14:textId="77777777" w:rsidR="00932CEC" w:rsidRPr="006F6F23" w:rsidRDefault="681CBDB4" w:rsidP="00890B96">
      <w:pPr>
        <w:spacing w:line="360" w:lineRule="auto"/>
        <w:jc w:val="both"/>
        <w:rPr>
          <w:b/>
        </w:rPr>
      </w:pPr>
      <w:r w:rsidRPr="006F6F23">
        <w:rPr>
          <w:b/>
          <w:bCs/>
        </w:rPr>
        <w:t>Results</w:t>
      </w:r>
    </w:p>
    <w:p w14:paraId="55C2B964" w14:textId="77777777" w:rsidR="00932CEC" w:rsidRPr="006F6F23" w:rsidRDefault="681CBDB4" w:rsidP="00890B96">
      <w:pPr>
        <w:spacing w:line="360" w:lineRule="auto"/>
        <w:jc w:val="both"/>
        <w:rPr>
          <w:b/>
        </w:rPr>
      </w:pPr>
      <w:r w:rsidRPr="006F6F23">
        <w:rPr>
          <w:b/>
          <w:bCs/>
        </w:rPr>
        <w:t>Centrosome numbers at different stages of tumorigenesis</w:t>
      </w:r>
    </w:p>
    <w:p w14:paraId="2A4F1C41" w14:textId="35661957" w:rsidR="00932CEC" w:rsidRPr="006F6F23" w:rsidRDefault="00535CE8" w:rsidP="00890B96">
      <w:pPr>
        <w:spacing w:line="360" w:lineRule="auto"/>
        <w:jc w:val="both"/>
        <w:rPr>
          <w:b/>
        </w:rPr>
      </w:pPr>
      <w:r w:rsidRPr="006F6F23">
        <w:t xml:space="preserve">To find out if cells </w:t>
      </w:r>
      <w:r w:rsidRPr="006F6F23">
        <w:rPr>
          <w:lang w:eastAsia="en-GB"/>
        </w:rPr>
        <w:t xml:space="preserve">from later stages of melanoma would display </w:t>
      </w:r>
      <w:r w:rsidR="00AE30F6" w:rsidRPr="006F6F23">
        <w:rPr>
          <w:lang w:eastAsia="en-GB"/>
        </w:rPr>
        <w:t>increased</w:t>
      </w:r>
      <w:r w:rsidRPr="006F6F23">
        <w:rPr>
          <w:lang w:eastAsia="en-GB"/>
        </w:rPr>
        <w:t xml:space="preserve"> centrosome </w:t>
      </w:r>
      <w:r w:rsidR="0021744C">
        <w:rPr>
          <w:lang w:eastAsia="en-GB"/>
        </w:rPr>
        <w:t>numbers</w:t>
      </w:r>
      <w:r w:rsidRPr="006F6F23">
        <w:rPr>
          <w:lang w:eastAsia="en-GB"/>
        </w:rPr>
        <w:t>,</w:t>
      </w:r>
      <w:r w:rsidRPr="006F6F23">
        <w:t xml:space="preserve"> </w:t>
      </w:r>
      <w:r w:rsidR="00AE30F6" w:rsidRPr="006F6F23">
        <w:t>cells were stained with an anti-</w:t>
      </w:r>
      <w:r w:rsidR="00CD625E" w:rsidRPr="006F6F23">
        <w:sym w:font="Symbol" w:char="F067"/>
      </w:r>
      <w:r w:rsidR="00AE30F6" w:rsidRPr="006F6F23">
        <w:t xml:space="preserve">-tubulin antibody that binds to the material around each centriole, each centrosome </w:t>
      </w:r>
      <w:r w:rsidR="0099708E" w:rsidRPr="006F6F23">
        <w:t xml:space="preserve">therefore </w:t>
      </w:r>
      <w:r w:rsidR="00AE30F6" w:rsidRPr="006F6F23">
        <w:t xml:space="preserve">showing as two </w:t>
      </w:r>
      <w:proofErr w:type="spellStart"/>
      <w:r w:rsidR="00AE30F6" w:rsidRPr="006F6F23">
        <w:t>punctae</w:t>
      </w:r>
      <w:proofErr w:type="spellEnd"/>
      <w:r w:rsidR="00AE30F6" w:rsidRPr="006F6F23">
        <w:t xml:space="preserve"> of staining.</w:t>
      </w:r>
    </w:p>
    <w:p w14:paraId="37FBA4CF" w14:textId="42218565" w:rsidR="00932CEC" w:rsidRPr="006F6F23" w:rsidRDefault="00535CE8" w:rsidP="00890B96">
      <w:pPr>
        <w:spacing w:line="360" w:lineRule="auto"/>
        <w:jc w:val="both"/>
      </w:pPr>
      <w:r w:rsidRPr="006F6F23">
        <w:tab/>
        <w:t>Figure 1A</w:t>
      </w:r>
      <w:r w:rsidRPr="006F6F23">
        <w:rPr>
          <w:b/>
          <w:bCs/>
        </w:rPr>
        <w:t xml:space="preserve"> </w:t>
      </w:r>
      <w:r w:rsidRPr="006F6F23">
        <w:t>shows the percentage of cells t</w:t>
      </w:r>
      <w:r w:rsidR="00AE30F6" w:rsidRPr="006F6F23">
        <w:t>hat expressed an abnormal (&gt;3) number</w:t>
      </w:r>
      <w:r w:rsidRPr="006F6F23">
        <w:t xml:space="preserve"> of centrosomes across melanocyte, RGP, VGP and metastatic melanoma lines. Centrosome amplification was observed in several cell lines</w:t>
      </w:r>
      <w:r w:rsidR="004A6533" w:rsidRPr="006F6F23">
        <w:t>, notably RGP lines</w:t>
      </w:r>
      <w:r w:rsidRPr="006F6F23">
        <w:t xml:space="preserve"> SGM2 and SGM4 (Figure 1</w:t>
      </w:r>
      <w:r w:rsidR="00262270">
        <w:t>b</w:t>
      </w:r>
      <w:r w:rsidRPr="006F6F23">
        <w:t>), nearly a quarter of whose cells had three or more centrosomes.</w:t>
      </w:r>
      <w:r w:rsidR="004A6533" w:rsidRPr="006F6F23">
        <w:t xml:space="preserve"> </w:t>
      </w:r>
      <w:r w:rsidR="00194323" w:rsidRPr="006F6F23">
        <w:t xml:space="preserve">No melanocyte lines displayed substantial centrosome amplification. </w:t>
      </w:r>
      <w:r w:rsidR="004F3175">
        <w:t>A</w:t>
      </w:r>
      <w:r w:rsidR="004F3175" w:rsidRPr="006F6F23">
        <w:t>s a set, melanoma cell lines had higher levels of centrosome amplification than melanocytes (Figure 1</w:t>
      </w:r>
      <w:r w:rsidR="00262270">
        <w:t>c</w:t>
      </w:r>
      <w:r w:rsidR="004F3175" w:rsidRPr="006F6F23">
        <w:t>).</w:t>
      </w:r>
      <w:r w:rsidR="004F3175">
        <w:t xml:space="preserve"> </w:t>
      </w:r>
      <w:r w:rsidRPr="006F6F23">
        <w:t>However, all stages of melanoma progression included cell lines where very few cells had supernumerary centrosomes.</w:t>
      </w:r>
      <w:r w:rsidR="00194323" w:rsidRPr="006F6F23">
        <w:t xml:space="preserve"> </w:t>
      </w:r>
    </w:p>
    <w:p w14:paraId="2DFBE3B0" w14:textId="77777777" w:rsidR="00173FF1" w:rsidRPr="006F6F23" w:rsidRDefault="00173FF1" w:rsidP="00890B96">
      <w:pPr>
        <w:spacing w:line="360" w:lineRule="auto"/>
        <w:jc w:val="both"/>
      </w:pPr>
    </w:p>
    <w:p w14:paraId="627A89EF" w14:textId="77777777" w:rsidR="00932CEC" w:rsidRPr="006F6F23" w:rsidRDefault="681CBDB4" w:rsidP="00890B96">
      <w:pPr>
        <w:spacing w:line="360" w:lineRule="auto"/>
        <w:jc w:val="both"/>
        <w:rPr>
          <w:b/>
        </w:rPr>
      </w:pPr>
      <w:r w:rsidRPr="006F6F23">
        <w:rPr>
          <w:b/>
          <w:bCs/>
        </w:rPr>
        <w:t>Ploidy of cells displaying centrosome amplification</w:t>
      </w:r>
    </w:p>
    <w:p w14:paraId="120A767C" w14:textId="68B394B7" w:rsidR="00932CEC" w:rsidRPr="006F6F23" w:rsidRDefault="00535CE8" w:rsidP="00890B96">
      <w:pPr>
        <w:spacing w:line="360" w:lineRule="auto"/>
        <w:jc w:val="both"/>
      </w:pPr>
      <w:r w:rsidRPr="006F6F23">
        <w:lastRenderedPageBreak/>
        <w:t>To distinguish between the two</w:t>
      </w:r>
      <w:r w:rsidR="00A22B6F" w:rsidRPr="006F6F23">
        <w:t xml:space="preserve"> routes to centrosome amplification </w:t>
      </w:r>
      <w:r w:rsidR="009038CF" w:rsidRPr="006F6F23">
        <w:t xml:space="preserve">- </w:t>
      </w:r>
      <w:r w:rsidR="00A22B6F" w:rsidRPr="006F6F23">
        <w:t xml:space="preserve">overduplication and accumulation - </w:t>
      </w:r>
      <w:r w:rsidRPr="006F6F23">
        <w:t xml:space="preserve">we first compared the DNA content of cells that displayed centrosome amplification with those from the same </w:t>
      </w:r>
      <w:r w:rsidR="009038CF" w:rsidRPr="006F6F23">
        <w:t xml:space="preserve">cell </w:t>
      </w:r>
      <w:r w:rsidRPr="006F6F23">
        <w:t>line that did not</w:t>
      </w:r>
      <w:r w:rsidR="009038CF" w:rsidRPr="006F6F23">
        <w:t xml:space="preserve">, by quantification of propidium iodide staining, the analysis used by </w:t>
      </w:r>
      <w:proofErr w:type="spellStart"/>
      <w:r w:rsidR="00173FF1" w:rsidRPr="006F6F23">
        <w:t>Meraldi</w:t>
      </w:r>
      <w:proofErr w:type="spellEnd"/>
      <w:r w:rsidR="00173FF1" w:rsidRPr="006F6F23">
        <w:t xml:space="preserve"> et al. </w:t>
      </w:r>
      <w:r w:rsidR="00A94037" w:rsidRPr="006F6F23">
        <w:fldChar w:fldCharType="begin"/>
      </w:r>
      <w:r w:rsidR="00A94037" w:rsidRPr="006F6F23">
        <w:instrText xml:space="preserve"> ADDIN EN.CITE &lt;EndNote&gt;&lt;Cite ExcludeAuth="1"&gt;&lt;Author&gt;Meraldi&lt;/Author&gt;&lt;Year&gt;2002&lt;/Year&gt;&lt;RecNum&gt;10&lt;/RecNum&gt;&lt;DisplayText&gt;(2002)&lt;/DisplayText&gt;&lt;record&gt;&lt;rec-number&gt;10&lt;/rec-number&gt;&lt;foreign-keys&gt;&lt;key app="EN" db-id="d95va0x26vrvsheetarvp026zedxpw0r0pe5" timestamp="1464970757"&gt;10&lt;/key&gt;&lt;/foreign-keys&gt;&lt;ref-type name="Journal Article"&gt;17&lt;/ref-type&gt;&lt;contributors&gt;&lt;authors&gt;&lt;author&gt;Meraldi, P.&lt;/author&gt;&lt;author&gt;Honda, R.&lt;/author&gt;&lt;author&gt;Nigg, E. A.&lt;/author&gt;&lt;/authors&gt;&lt;/contributors&gt;&lt;auth-address&gt;Department of Cell Biology, Max-Planck-Institute for Biochemistry, D-82152 Martinsried, Germany.&lt;/auth-address&gt;&lt;titles&gt;&lt;title&gt;Aurora-A overexpression reveals tetraploidization as a major route to centrosome amplification in p53-/- cells&lt;/title&gt;&lt;secondary-title&gt;EMBO J&lt;/secondary-title&gt;&lt;/titles&gt;&lt;periodical&gt;&lt;full-title&gt;Embo J&lt;/full-title&gt;&lt;/periodical&gt;&lt;pages&gt;483-92&lt;/pages&gt;&lt;volume&gt;21&lt;/volume&gt;&lt;number&gt;4&lt;/number&gt;&lt;keywords&gt;&lt;keyword&gt;Animals&lt;/keyword&gt;&lt;keyword&gt;Cell Line&lt;/keyword&gt;&lt;keyword&gt;*Centrosome&lt;/keyword&gt;&lt;keyword&gt;*Gene Expression Regulation, Enzymologic&lt;/keyword&gt;&lt;keyword&gt;Hamsters&lt;/keyword&gt;&lt;keyword&gt;Human&lt;/keyword&gt;&lt;keyword&gt;Mice&lt;/keyword&gt;&lt;keyword&gt;*Polyploidy&lt;/keyword&gt;&lt;keyword&gt;Protein p53/genetics/*physiology&lt;/keyword&gt;&lt;keyword&gt;Protein-Serine-Threonine Kinases/*genetics&lt;/keyword&gt;&lt;keyword&gt;Support, Non-U.S. Gov&amp;apos;t&lt;/keyword&gt;&lt;/keywords&gt;&lt;dates&gt;&lt;year&gt;2002&lt;/year&gt;&lt;pub-dates&gt;&lt;date&gt;Feb 15&lt;/date&gt;&lt;/pub-dates&gt;&lt;/dates&gt;&lt;accession-num&gt;11847097&lt;/accession-num&gt;&lt;urls&gt;&lt;related-urls&gt;&lt;url&gt;http://www.ncbi.nlm.nih.gov/entrez/query.fcgi?cmd=Retrieve&amp;amp;db=PubMed&amp;amp;dopt=Citation&amp;amp;list_uids=11847097&lt;/url&gt;&lt;/related-urls&gt;&lt;/urls&gt;&lt;/record&gt;&lt;/Cite&gt;&lt;/EndNote&gt;</w:instrText>
      </w:r>
      <w:r w:rsidR="00A94037" w:rsidRPr="006F6F23">
        <w:fldChar w:fldCharType="separate"/>
      </w:r>
      <w:r w:rsidR="00A94037" w:rsidRPr="006F6F23">
        <w:rPr>
          <w:noProof/>
        </w:rPr>
        <w:t>(</w:t>
      </w:r>
      <w:hyperlink w:anchor="_ENREF_32" w:tooltip="Meraldi, 2002 #10" w:history="1">
        <w:r w:rsidR="00477399" w:rsidRPr="006F6F23">
          <w:rPr>
            <w:noProof/>
          </w:rPr>
          <w:t>2002</w:t>
        </w:r>
      </w:hyperlink>
      <w:r w:rsidR="00A94037" w:rsidRPr="006F6F23">
        <w:rPr>
          <w:noProof/>
        </w:rPr>
        <w:t>)</w:t>
      </w:r>
      <w:r w:rsidR="00A94037" w:rsidRPr="006F6F23">
        <w:fldChar w:fldCharType="end"/>
      </w:r>
      <w:r w:rsidRPr="006F6F23">
        <w:t>.</w:t>
      </w:r>
    </w:p>
    <w:p w14:paraId="367032A9" w14:textId="47B9B6D7" w:rsidR="00932CEC" w:rsidRPr="006F6F23" w:rsidRDefault="00535CE8" w:rsidP="00890B96">
      <w:pPr>
        <w:spacing w:line="360" w:lineRule="auto"/>
        <w:jc w:val="both"/>
      </w:pPr>
      <w:r w:rsidRPr="006F6F23">
        <w:tab/>
      </w:r>
      <w:r w:rsidRPr="008009BD">
        <w:t xml:space="preserve">Of the seventeen cell lines examined, </w:t>
      </w:r>
      <w:r w:rsidR="00AA3EA2" w:rsidRPr="008009BD">
        <w:t>all</w:t>
      </w:r>
      <w:r w:rsidRPr="008009BD">
        <w:t xml:space="preserve"> showed significantly higher DNA content in cells with three or more centrosomes than in those with two or one (Figure 2). </w:t>
      </w:r>
      <w:r w:rsidR="00AA3EA2" w:rsidRPr="008009BD">
        <w:t xml:space="preserve">If we calculate the ratio of DNA content of cells with centrosome amplification: normal cells, we see that all but one line </w:t>
      </w:r>
      <w:proofErr w:type="gramStart"/>
      <w:r w:rsidR="00AA3EA2" w:rsidRPr="008009BD">
        <w:t>have</w:t>
      </w:r>
      <w:proofErr w:type="gramEnd"/>
      <w:r w:rsidR="00AA3EA2" w:rsidRPr="008009BD">
        <w:t xml:space="preserve"> ratios in the range 1.5x to 2.5x.</w:t>
      </w:r>
      <w:r w:rsidRPr="008009BD">
        <w:t xml:space="preserve"> </w:t>
      </w:r>
      <w:r w:rsidR="00D14566" w:rsidRPr="008009BD">
        <w:t xml:space="preserve">Six lines have a ratio of 2x or above. </w:t>
      </w:r>
      <w:r w:rsidR="006C6933" w:rsidRPr="008009BD">
        <w:t>In these</w:t>
      </w:r>
      <w:r w:rsidR="006C6933" w:rsidRPr="006F6F23">
        <w:t xml:space="preserve"> cases,</w:t>
      </w:r>
      <w:r w:rsidRPr="006F6F23">
        <w:t xml:space="preserve"> we can confidently assign the increase in centrosome number to accumulation. In the other lines, the increase in DNA content could be due to a dividing subpopulation that has acquired and then reduced a tetraploid DNA complement while retaining some excess centrosomes.  </w:t>
      </w:r>
    </w:p>
    <w:p w14:paraId="09545F68" w14:textId="77777777" w:rsidR="00932CEC" w:rsidRPr="006F6F23" w:rsidRDefault="00932CEC" w:rsidP="00890B96">
      <w:pPr>
        <w:spacing w:line="360" w:lineRule="auto"/>
        <w:jc w:val="both"/>
      </w:pPr>
    </w:p>
    <w:p w14:paraId="04DCBC60" w14:textId="77777777" w:rsidR="00932CEC" w:rsidRPr="006F6F23" w:rsidRDefault="681CBDB4" w:rsidP="00890B96">
      <w:pPr>
        <w:spacing w:line="360" w:lineRule="auto"/>
        <w:jc w:val="both"/>
        <w:rPr>
          <w:b/>
        </w:rPr>
      </w:pPr>
      <w:r w:rsidRPr="006F6F23">
        <w:rPr>
          <w:b/>
          <w:bCs/>
        </w:rPr>
        <w:t>p15 and p16 expression in cell lines from different stages of melanoma progression</w:t>
      </w:r>
    </w:p>
    <w:p w14:paraId="06EBF5E1" w14:textId="00A745BF" w:rsidR="00932CEC" w:rsidRPr="006F6F23" w:rsidRDefault="681CBDB4" w:rsidP="00890B96">
      <w:pPr>
        <w:spacing w:line="360" w:lineRule="auto"/>
        <w:jc w:val="both"/>
      </w:pPr>
      <w:r w:rsidRPr="006F6F23">
        <w:t>In case there was a relationship between centrosome amplification and p15 and/or p16 status rather than melanoma stage, we determined, by Western blotting, the p15 and p16 levels in all cell lines used (Figure 3).</w:t>
      </w:r>
      <w:r w:rsidRPr="006F6F23">
        <w:rPr>
          <w:b/>
          <w:bCs/>
        </w:rPr>
        <w:t xml:space="preserve"> </w:t>
      </w:r>
      <w:r w:rsidRPr="006F6F23">
        <w:t xml:space="preserve">  The normal (</w:t>
      </w:r>
      <w:proofErr w:type="spellStart"/>
      <w:r w:rsidRPr="006F6F23">
        <w:t>Nohm</w:t>
      </w:r>
      <w:proofErr w:type="spellEnd"/>
      <w:r w:rsidRPr="006F6F23">
        <w:t>) melanocytes, which will eventually senesce, were all positive for both p15 and p16 but expression was relatively low</w:t>
      </w:r>
      <w:r w:rsidR="00D64531" w:rsidRPr="006F6F23">
        <w:t>,</w:t>
      </w:r>
      <w:r w:rsidRPr="006F6F23">
        <w:t xml:space="preserve"> expected for passage number 15-25.  Either p16 alone or both p15 and p16 together were lost from pre-metastatic melanoma lines. Even at the RGP stage, some lines had lost expression of both proteins. </w:t>
      </w:r>
      <w:r w:rsidR="009B6F7A" w:rsidRPr="006F6F23">
        <w:t>A</w:t>
      </w:r>
      <w:r w:rsidRPr="006F6F23">
        <w:t>ll metastatic lines were double negative for p15 and p16 (p15- p16-).  Progressive loss of p15 and p16 is therefore observed as melanoma develops but tumour stage is not an absolute predictor of p15 and p16 status</w:t>
      </w:r>
      <w:r w:rsidR="006C6933" w:rsidRPr="006F6F23">
        <w:t>, neither is p15 and p16 status a predictor of whether centrosome amplification is observed.</w:t>
      </w:r>
    </w:p>
    <w:p w14:paraId="25445DE8" w14:textId="77777777" w:rsidR="00932CEC" w:rsidRPr="006F6F23" w:rsidRDefault="00932CEC" w:rsidP="00890B96">
      <w:pPr>
        <w:spacing w:line="360" w:lineRule="auto"/>
        <w:jc w:val="both"/>
      </w:pPr>
    </w:p>
    <w:p w14:paraId="4AD3445A" w14:textId="77777777" w:rsidR="00932CEC" w:rsidRPr="006F6F23" w:rsidRDefault="681CBDB4" w:rsidP="00890B96">
      <w:pPr>
        <w:spacing w:line="360" w:lineRule="auto"/>
        <w:jc w:val="both"/>
        <w:rPr>
          <w:b/>
        </w:rPr>
      </w:pPr>
      <w:r w:rsidRPr="006F6F23">
        <w:rPr>
          <w:b/>
          <w:bCs/>
        </w:rPr>
        <w:t>Susceptibility of cells to centrosome overduplication in relation to their p15/p16 status</w:t>
      </w:r>
    </w:p>
    <w:p w14:paraId="25F21DF1" w14:textId="156BA5EF" w:rsidR="00932CEC" w:rsidRPr="006F6F23" w:rsidRDefault="00535CE8" w:rsidP="00890B96">
      <w:pPr>
        <w:spacing w:line="360" w:lineRule="auto"/>
        <w:jc w:val="both"/>
      </w:pPr>
      <w:r w:rsidRPr="006F6F23">
        <w:t>Hydroxyurea treatment of cells, which imposes an S-phase block, causes centrosome overduplication in a number of cell lines</w:t>
      </w:r>
      <w:r w:rsidR="0099708E" w:rsidRPr="006F6F23">
        <w:t xml:space="preserve"> and is the basis of the centrosome duplication assay that has been used to examine how centrosome duplication is controlled</w:t>
      </w:r>
      <w:r w:rsidRPr="006F6F23">
        <w:t xml:space="preserve"> </w:t>
      </w:r>
      <w:r w:rsidR="005D2A95" w:rsidRPr="006F6F23">
        <w:fldChar w:fldCharType="begin">
          <w:fldData xml:space="preserve">PEVuZE5vdGU+PENpdGU+PEF1dGhvcj5CYWxjem9uPC9BdXRob3I+PFllYXI+MTk5NTwvWWVhcj48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</w:fldData>
        </w:fldChar>
      </w:r>
      <w:r w:rsidR="00A2681B" w:rsidRPr="006F6F23">
        <w:instrText xml:space="preserve"> ADDIN EN.CITE </w:instrText>
      </w:r>
      <w:r w:rsidR="00A2681B" w:rsidRPr="006F6F23">
        <w:fldChar w:fldCharType="begin">
          <w:fldData xml:space="preserve">PEVuZE5vdGU+PENpdGU+PEF1dGhvcj5CYWxjem9uPC9BdXRob3I+PFllYXI+MTk5NTwvWWVhcj48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2" w:tooltip="Balczon, 1995 #33" w:history="1">
        <w:r w:rsidR="00477399" w:rsidRPr="006F6F23">
          <w:rPr>
            <w:noProof/>
          </w:rPr>
          <w:t>Balczon et al., 1995</w:t>
        </w:r>
      </w:hyperlink>
      <w:r w:rsidR="00A2681B" w:rsidRPr="006F6F23">
        <w:rPr>
          <w:noProof/>
        </w:rPr>
        <w:t xml:space="preserve">, </w:t>
      </w:r>
      <w:hyperlink w:anchor="_ENREF_23" w:tooltip="Habedanck, 2005 #34" w:history="1">
        <w:r w:rsidR="00477399" w:rsidRPr="006F6F23">
          <w:rPr>
            <w:noProof/>
          </w:rPr>
          <w:t>Habedanck et al., 2005</w:t>
        </w:r>
      </w:hyperlink>
      <w:r w:rsidR="00A2681B" w:rsidRPr="006F6F23">
        <w:rPr>
          <w:noProof/>
        </w:rPr>
        <w:t>)</w:t>
      </w:r>
      <w:r w:rsidR="005D2A95" w:rsidRPr="006F6F23">
        <w:fldChar w:fldCharType="end"/>
      </w:r>
      <w:r w:rsidRPr="006F6F23">
        <w:t>.</w:t>
      </w:r>
      <w:r w:rsidR="009B2B04" w:rsidRPr="006F6F23">
        <w:t xml:space="preserve"> </w:t>
      </w:r>
      <w:r w:rsidRPr="006F6F23">
        <w:t xml:space="preserve">We sought to test if p15/p16 status had an effect on whether melanoma cell lines would </w:t>
      </w:r>
      <w:proofErr w:type="spellStart"/>
      <w:r w:rsidRPr="006F6F23">
        <w:t>overduplicate</w:t>
      </w:r>
      <w:proofErr w:type="spellEnd"/>
      <w:r w:rsidRPr="006F6F23">
        <w:t xml:space="preserve"> </w:t>
      </w:r>
      <w:r w:rsidR="00D64531" w:rsidRPr="006F6F23">
        <w:t xml:space="preserve">centrosomes </w:t>
      </w:r>
      <w:r w:rsidR="002B0039">
        <w:t>in this assay</w:t>
      </w:r>
      <w:r w:rsidRPr="006F6F23">
        <w:t>.</w:t>
      </w:r>
      <w:r w:rsidR="003A4924" w:rsidRPr="003A4924">
        <w:t xml:space="preserve"> </w:t>
      </w:r>
      <w:r w:rsidR="003A4924" w:rsidRPr="006F6F23">
        <w:t>We confirmed that hydroxyurea treatment caused an S-phase block in these two cell lines by FACS analysis (</w:t>
      </w:r>
      <w:r w:rsidR="002844B0">
        <w:t>data not shown</w:t>
      </w:r>
      <w:r w:rsidR="003A4924" w:rsidRPr="006F6F23">
        <w:t>).</w:t>
      </w:r>
    </w:p>
    <w:p w14:paraId="395CD0AA" w14:textId="491159A4" w:rsidR="00ED1BC3" w:rsidRPr="006F6F23" w:rsidRDefault="00535CE8" w:rsidP="00890B96">
      <w:pPr>
        <w:spacing w:line="360" w:lineRule="auto"/>
        <w:jc w:val="both"/>
      </w:pPr>
      <w:r w:rsidRPr="006F6F23">
        <w:tab/>
      </w:r>
      <w:r w:rsidR="00ED1BC3" w:rsidRPr="006F6F23">
        <w:t>All normal melanocyte lines</w:t>
      </w:r>
      <w:r w:rsidR="006C6933" w:rsidRPr="006F6F23">
        <w:t xml:space="preserve"> -</w:t>
      </w:r>
      <w:r w:rsidR="00ED1BC3" w:rsidRPr="006F6F23">
        <w:t xml:space="preserve"> Nohm1, </w:t>
      </w:r>
      <w:proofErr w:type="spellStart"/>
      <w:r w:rsidR="00ED1BC3" w:rsidRPr="006F6F23">
        <w:t>Nohm</w:t>
      </w:r>
      <w:proofErr w:type="spellEnd"/>
      <w:r w:rsidR="00ED1BC3" w:rsidRPr="006F6F23">
        <w:t xml:space="preserve"> 4, </w:t>
      </w:r>
      <w:proofErr w:type="spellStart"/>
      <w:r w:rsidR="00ED1BC3" w:rsidRPr="006F6F23">
        <w:t>Nohm</w:t>
      </w:r>
      <w:proofErr w:type="spellEnd"/>
      <w:r w:rsidR="00ED1BC3" w:rsidRPr="006F6F23">
        <w:t xml:space="preserve"> 5 and </w:t>
      </w:r>
      <w:proofErr w:type="spellStart"/>
      <w:r w:rsidR="00ED1BC3" w:rsidRPr="006F6F23">
        <w:t>Nohm</w:t>
      </w:r>
      <w:proofErr w:type="spellEnd"/>
      <w:r w:rsidR="00ED1BC3" w:rsidRPr="006F6F23">
        <w:t xml:space="preserve"> 6</w:t>
      </w:r>
      <w:r w:rsidR="006C6933" w:rsidRPr="006F6F23">
        <w:t>, all p15 and p16 positive</w:t>
      </w:r>
      <w:r w:rsidR="00ED1BC3" w:rsidRPr="006F6F23">
        <w:t xml:space="preserve"> </w:t>
      </w:r>
      <w:r w:rsidR="00B0440A">
        <w:t>–</w:t>
      </w:r>
      <w:r w:rsidR="006C6933" w:rsidRPr="006F6F23">
        <w:t xml:space="preserve"> </w:t>
      </w:r>
      <w:r w:rsidR="00B0440A">
        <w:t xml:space="preserve">showed </w:t>
      </w:r>
      <w:r w:rsidR="00ED1BC3" w:rsidRPr="006F6F23">
        <w:t>no significant change in the proportion of cells with centrosome number abnormalities (Figure 4).</w:t>
      </w:r>
      <w:r w:rsidR="002B0039">
        <w:t xml:space="preserve"> </w:t>
      </w:r>
      <w:r w:rsidR="00ED1BC3" w:rsidRPr="006F6F23">
        <w:t>All four p15+ p1</w:t>
      </w:r>
      <w:r w:rsidR="002B0039">
        <w:t xml:space="preserve">6- cell lines </w:t>
      </w:r>
      <w:r w:rsidR="00D64531" w:rsidRPr="006F6F23">
        <w:t xml:space="preserve">also </w:t>
      </w:r>
      <w:r w:rsidR="00ED1BC3" w:rsidRPr="006F6F23">
        <w:t xml:space="preserve">showed </w:t>
      </w:r>
      <w:r w:rsidR="009B6F7A" w:rsidRPr="006F6F23">
        <w:t>no change in frequency of cells with at least 3 centrosomes in the</w:t>
      </w:r>
      <w:r w:rsidR="0099708E" w:rsidRPr="006F6F23">
        <w:t xml:space="preserve"> centrosome duplication assay</w:t>
      </w:r>
      <w:r w:rsidR="002B0039">
        <w:t>.</w:t>
      </w:r>
    </w:p>
    <w:p w14:paraId="38BDD895" w14:textId="413B7C77" w:rsidR="00ED1BC3" w:rsidRPr="006F6F23" w:rsidRDefault="00ED1BC3" w:rsidP="00890B96">
      <w:pPr>
        <w:spacing w:line="360" w:lineRule="auto"/>
        <w:jc w:val="both"/>
      </w:pPr>
      <w:r w:rsidRPr="006F6F23">
        <w:tab/>
        <w:t xml:space="preserve">All eight p15 and p16 double negative lines </w:t>
      </w:r>
      <w:proofErr w:type="spellStart"/>
      <w:r w:rsidR="00B0440A">
        <w:t>overduplicated</w:t>
      </w:r>
      <w:proofErr w:type="spellEnd"/>
      <w:r w:rsidR="00B0440A">
        <w:t xml:space="preserve"> centrosomes</w:t>
      </w:r>
      <w:r w:rsidR="009A1B8C">
        <w:t xml:space="preserve"> (yellow in Fig</w:t>
      </w:r>
      <w:r w:rsidR="002328D8">
        <w:t>ure</w:t>
      </w:r>
      <w:r w:rsidR="009A1B8C">
        <w:t xml:space="preserve"> 4)</w:t>
      </w:r>
      <w:r w:rsidRPr="006F6F23">
        <w:t>. Untreated cells displayed a low level of centrosome am</w:t>
      </w:r>
      <w:r w:rsidR="00D64531" w:rsidRPr="006F6F23">
        <w:t>plification whereas hydroxyurea-</w:t>
      </w:r>
      <w:r w:rsidRPr="006F6F23">
        <w:t xml:space="preserve">treated cells displayed a significant increase in centrosome numbers. This strongly suggests that both p15 and p16 need to be absent </w:t>
      </w:r>
      <w:r w:rsidRPr="006F6F23">
        <w:lastRenderedPageBreak/>
        <w:t xml:space="preserve">for the centrosome duplication and DNA replication cycles to be uncoupled and </w:t>
      </w:r>
      <w:r w:rsidR="00D64531" w:rsidRPr="006F6F23">
        <w:t xml:space="preserve">centrosome </w:t>
      </w:r>
      <w:r w:rsidRPr="006F6F23">
        <w:t xml:space="preserve">overduplication to occur. </w:t>
      </w:r>
    </w:p>
    <w:p w14:paraId="223C457E" w14:textId="77777777" w:rsidR="00D64531" w:rsidRPr="006F6F23" w:rsidRDefault="00D64531" w:rsidP="00890B96">
      <w:pPr>
        <w:spacing w:line="360" w:lineRule="auto"/>
        <w:jc w:val="both"/>
      </w:pPr>
    </w:p>
    <w:p w14:paraId="6FC2E279" w14:textId="3A7FA8C9" w:rsidR="00932CEC" w:rsidRPr="006F6F23" w:rsidRDefault="681CBDB4" w:rsidP="00890B96">
      <w:pPr>
        <w:spacing w:line="360" w:lineRule="auto"/>
        <w:jc w:val="both"/>
        <w:rPr>
          <w:b/>
        </w:rPr>
      </w:pPr>
      <w:r w:rsidRPr="006F6F23">
        <w:rPr>
          <w:b/>
          <w:bCs/>
        </w:rPr>
        <w:t xml:space="preserve">Effect of altering p15 </w:t>
      </w:r>
      <w:r w:rsidR="009A1B8C">
        <w:rPr>
          <w:b/>
          <w:bCs/>
        </w:rPr>
        <w:t xml:space="preserve">(and p16) </w:t>
      </w:r>
      <w:r w:rsidRPr="006F6F23">
        <w:rPr>
          <w:b/>
          <w:bCs/>
        </w:rPr>
        <w:t>expression levels on centrosome overduplication</w:t>
      </w:r>
    </w:p>
    <w:p w14:paraId="22773186" w14:textId="79B4027B" w:rsidR="00932CEC" w:rsidRPr="006F6F23" w:rsidRDefault="681CBDB4" w:rsidP="00890B96">
      <w:pPr>
        <w:spacing w:line="360" w:lineRule="auto"/>
        <w:jc w:val="both"/>
      </w:pPr>
      <w:r w:rsidRPr="006F6F23">
        <w:t xml:space="preserve">If loss of p15 is important for </w:t>
      </w:r>
      <w:r w:rsidR="006225CE" w:rsidRPr="006F6F23">
        <w:t>centriole</w:t>
      </w:r>
      <w:r w:rsidRPr="006F6F23">
        <w:t xml:space="preserve"> overduplication,</w:t>
      </w:r>
      <w:r w:rsidR="009A1B8C">
        <w:t xml:space="preserve"> provided p16 is also absent,</w:t>
      </w:r>
      <w:r w:rsidRPr="006F6F23">
        <w:t xml:space="preserve"> then depletion of p15 from p15+</w:t>
      </w:r>
      <w:r w:rsidR="009A1B8C">
        <w:t>p16-</w:t>
      </w:r>
      <w:r w:rsidRPr="006F6F23">
        <w:t xml:space="preserve"> cells should result in overduplication whereas expression of p15 in p15-</w:t>
      </w:r>
      <w:r w:rsidR="009A1B8C">
        <w:t>p16-</w:t>
      </w:r>
      <w:r w:rsidRPr="006F6F23">
        <w:t xml:space="preserve"> cells should </w:t>
      </w:r>
      <w:r w:rsidR="00B0440A">
        <w:t>inhibit it</w:t>
      </w:r>
      <w:r w:rsidRPr="006F6F23">
        <w:t>.</w:t>
      </w:r>
    </w:p>
    <w:p w14:paraId="79063D9A" w14:textId="28B49B9E" w:rsidR="00025B9B" w:rsidRPr="008009BD" w:rsidRDefault="00B0440A" w:rsidP="00890B96">
      <w:pPr>
        <w:spacing w:line="360" w:lineRule="auto"/>
        <w:ind w:firstLine="720"/>
        <w:jc w:val="both"/>
      </w:pPr>
      <w:r w:rsidRPr="008009BD">
        <w:t>W</w:t>
      </w:r>
      <w:r w:rsidR="681CBDB4" w:rsidRPr="008009BD">
        <w:t>e depleted p15</w:t>
      </w:r>
      <w:r w:rsidR="00025B9B" w:rsidRPr="008009BD">
        <w:t xml:space="preserve"> and p16</w:t>
      </w:r>
      <w:r w:rsidR="681CBDB4" w:rsidRPr="008009BD">
        <w:t xml:space="preserve"> </w:t>
      </w:r>
      <w:r w:rsidR="00025B9B" w:rsidRPr="008009BD">
        <w:t>by siRNA,</w:t>
      </w:r>
      <w:r w:rsidR="681CBDB4" w:rsidRPr="008009BD">
        <w:t xml:space="preserve"> judg</w:t>
      </w:r>
      <w:r w:rsidR="00025B9B" w:rsidRPr="008009BD">
        <w:t>ing</w:t>
      </w:r>
      <w:r w:rsidR="681CBDB4" w:rsidRPr="008009BD">
        <w:t xml:space="preserve"> </w:t>
      </w:r>
      <w:r w:rsidR="00025B9B" w:rsidRPr="008009BD">
        <w:t>efficacy</w:t>
      </w:r>
      <w:r w:rsidR="681CBDB4" w:rsidRPr="008009BD">
        <w:t xml:space="preserve"> </w:t>
      </w:r>
      <w:r w:rsidR="00025B9B" w:rsidRPr="008009BD">
        <w:t xml:space="preserve">by </w:t>
      </w:r>
      <w:r w:rsidR="681CBDB4" w:rsidRPr="008009BD">
        <w:t>Western blotting of cell extracts</w:t>
      </w:r>
      <w:r w:rsidR="00025B9B" w:rsidRPr="008009BD">
        <w:t xml:space="preserve"> from Nohm5 cells transfected with respective siRNAs</w:t>
      </w:r>
      <w:r w:rsidR="681CBDB4" w:rsidRPr="008009BD">
        <w:t xml:space="preserve"> (Figure 5</w:t>
      </w:r>
      <w:r w:rsidR="002328D8">
        <w:t>a</w:t>
      </w:r>
      <w:r w:rsidR="681CBDB4" w:rsidRPr="008009BD">
        <w:t>)</w:t>
      </w:r>
      <w:r w:rsidR="681CBDB4" w:rsidRPr="008009BD">
        <w:rPr>
          <w:b/>
          <w:bCs/>
        </w:rPr>
        <w:t>.</w:t>
      </w:r>
      <w:r w:rsidR="681CBDB4" w:rsidRPr="008009BD">
        <w:t xml:space="preserve"> </w:t>
      </w:r>
      <w:r w:rsidR="00025B9B" w:rsidRPr="008009BD">
        <w:t xml:space="preserve">We complemented loss of p15 by transfection of cells </w:t>
      </w:r>
      <w:r w:rsidR="00025B9B" w:rsidRPr="008009BD">
        <w:rPr>
          <w:lang w:val="en-US"/>
        </w:rPr>
        <w:t xml:space="preserve">with an expression construct for p15. This was judged effective by Western blotting of extracts from A375P cells treated in this way. </w:t>
      </w:r>
    </w:p>
    <w:p w14:paraId="71683176" w14:textId="4F295FC0" w:rsidR="00932CEC" w:rsidRPr="006F6F23" w:rsidRDefault="681CBDB4" w:rsidP="00025B9B">
      <w:pPr>
        <w:spacing w:line="360" w:lineRule="auto"/>
        <w:ind w:firstLine="720"/>
        <w:jc w:val="both"/>
        <w:rPr>
          <w:i/>
        </w:rPr>
      </w:pPr>
      <w:r w:rsidRPr="008009BD">
        <w:t xml:space="preserve">In </w:t>
      </w:r>
      <w:r w:rsidR="00025B9B" w:rsidRPr="008009BD">
        <w:t>the</w:t>
      </w:r>
      <w:r w:rsidRPr="008009BD">
        <w:t xml:space="preserve"> case</w:t>
      </w:r>
      <w:r w:rsidR="00025B9B" w:rsidRPr="008009BD">
        <w:t xml:space="preserve"> of p15+p16- cells now depleted of p15</w:t>
      </w:r>
      <w:r w:rsidRPr="008009BD">
        <w:t xml:space="preserve">, centrosome numbers increased significantly </w:t>
      </w:r>
      <w:r w:rsidR="00D64531" w:rsidRPr="008009BD">
        <w:t>during the centrosome duplication assay</w:t>
      </w:r>
      <w:r w:rsidR="00C26B55" w:rsidRPr="008009BD">
        <w:t xml:space="preserve"> </w:t>
      </w:r>
      <w:r w:rsidRPr="008009BD">
        <w:t>(Figure 5</w:t>
      </w:r>
      <w:r w:rsidR="002328D8">
        <w:t>c</w:t>
      </w:r>
      <w:r w:rsidRPr="008009BD">
        <w:t>)</w:t>
      </w:r>
      <w:r w:rsidR="009A1B8C" w:rsidRPr="008009BD">
        <w:t>, although the level of overduplication in Hermes 1 was modest</w:t>
      </w:r>
      <w:r w:rsidRPr="008009BD">
        <w:t xml:space="preserve">. </w:t>
      </w:r>
      <w:r w:rsidR="00025B9B" w:rsidRPr="008009BD">
        <w:t>In the case of p15-p16- cells now complemented in trans with p15, centrosome overduplication was now significantly inhibited (Figure 5</w:t>
      </w:r>
      <w:r w:rsidR="002328D8">
        <w:t>c</w:t>
      </w:r>
      <w:r w:rsidR="00025B9B" w:rsidRPr="008009BD">
        <w:t xml:space="preserve">). </w:t>
      </w:r>
      <w:r w:rsidR="005405C0" w:rsidRPr="008009BD">
        <w:t xml:space="preserve">This was true both in the case of a line carrying the BRAF oncogene – A375P – and a line carrying the NRAS Q61K oncogene – DX3. </w:t>
      </w:r>
      <w:r w:rsidR="00025B9B" w:rsidRPr="008009BD">
        <w:t>Nohm4 cells, depleted of both p15 and p16 by siRNA showed a very modest increase in centrosome overduplication.</w:t>
      </w:r>
      <w:r w:rsidR="005405C0" w:rsidRPr="008009BD">
        <w:t xml:space="preserve"> </w:t>
      </w:r>
      <w:r w:rsidR="00025B9B" w:rsidRPr="008009BD">
        <w:t>In all cases, results were consistent with the proposal that for centrosome overduplication to occur, both p15 and p16 need to be absent.</w:t>
      </w:r>
      <w:r w:rsidR="00535CE8" w:rsidRPr="008009BD">
        <w:tab/>
      </w:r>
      <w:r w:rsidR="00535CE8" w:rsidRPr="006F6F23">
        <w:rPr>
          <w:lang w:val="en-US"/>
        </w:rPr>
        <w:t xml:space="preserve"> </w:t>
      </w:r>
    </w:p>
    <w:p w14:paraId="453E5D80" w14:textId="77777777" w:rsidR="00932CEC" w:rsidRPr="006F6F23" w:rsidRDefault="00932CEC" w:rsidP="00890B96">
      <w:pPr>
        <w:spacing w:line="360" w:lineRule="auto"/>
        <w:jc w:val="both"/>
      </w:pPr>
    </w:p>
    <w:p w14:paraId="7A77E90B" w14:textId="22F3F6F7" w:rsidR="00932CEC" w:rsidRPr="006F6F23" w:rsidRDefault="00E748DD" w:rsidP="00890B96">
      <w:pPr>
        <w:spacing w:line="360" w:lineRule="auto"/>
        <w:jc w:val="both"/>
        <w:rPr>
          <w:b/>
        </w:rPr>
      </w:pPr>
      <w:r w:rsidRPr="006F6F23">
        <w:rPr>
          <w:b/>
          <w:bCs/>
        </w:rPr>
        <w:t>Mechanism behind supernumer</w:t>
      </w:r>
      <w:r w:rsidR="00202651" w:rsidRPr="006F6F23">
        <w:rPr>
          <w:b/>
          <w:bCs/>
        </w:rPr>
        <w:t>ar</w:t>
      </w:r>
      <w:r w:rsidR="0091759B" w:rsidRPr="006F6F23">
        <w:rPr>
          <w:b/>
          <w:bCs/>
        </w:rPr>
        <w:t>y centrosomes</w:t>
      </w:r>
    </w:p>
    <w:p w14:paraId="2221961B" w14:textId="369D7D07" w:rsidR="00932CEC" w:rsidRPr="00A65302" w:rsidRDefault="00535CE8" w:rsidP="00890B96">
      <w:pPr>
        <w:spacing w:line="360" w:lineRule="auto"/>
        <w:jc w:val="both"/>
        <w:rPr>
          <w:b/>
        </w:rPr>
      </w:pPr>
      <w:r w:rsidRPr="006F6F23">
        <w:t xml:space="preserve">Centrosome amplification could result from one of </w:t>
      </w:r>
      <w:r w:rsidR="00E748DD" w:rsidRPr="006F6F23">
        <w:t>three</w:t>
      </w:r>
      <w:r w:rsidRPr="006F6F23">
        <w:t xml:space="preserve"> processes</w:t>
      </w:r>
      <w:r w:rsidR="00E748DD" w:rsidRPr="006F6F23">
        <w:t>: accumulation (after fa</w:t>
      </w:r>
      <w:r w:rsidR="002B0039">
        <w:t>iled division)</w:t>
      </w:r>
      <w:r w:rsidR="00E748DD" w:rsidRPr="006F6F23">
        <w:t xml:space="preserve"> </w:t>
      </w:r>
      <w:r w:rsidRPr="006F6F23">
        <w:t>ove</w:t>
      </w:r>
      <w:r w:rsidR="002B0039">
        <w:t>rduplication</w:t>
      </w:r>
      <w:r w:rsidR="00E748DD" w:rsidRPr="006F6F23">
        <w:t xml:space="preserve"> and premature splitting of a duplicated centrosome</w:t>
      </w:r>
      <w:r w:rsidRPr="006F6F23">
        <w:t xml:space="preserve">. </w:t>
      </w:r>
      <w:r w:rsidR="002B0039">
        <w:t xml:space="preserve">Following the example of </w:t>
      </w:r>
      <w:proofErr w:type="spellStart"/>
      <w:r w:rsidR="002B0039">
        <w:t>Duensing</w:t>
      </w:r>
      <w:proofErr w:type="spellEnd"/>
      <w:r w:rsidR="00CD625E">
        <w:t xml:space="preserve"> </w:t>
      </w:r>
      <w:r w:rsidR="00CD625E" w:rsidRPr="002328D8">
        <w:t xml:space="preserve">et al. </w:t>
      </w:r>
      <w:r w:rsidR="002B0039" w:rsidRPr="006F6F23">
        <w:fldChar w:fldCharType="begin">
          <w:fldData xml:space="preserve">PEVuZE5vdGU+PENpdGU+PEF1dGhvcj5EdWVuc2luZzwvQXV0aG9yPjxZZWFyPjIwMDg8L1llYXI+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</w:fldData>
        </w:fldChar>
      </w:r>
      <w:r w:rsidR="00477399">
        <w:instrText xml:space="preserve"> ADDIN EN.CITE </w:instrText>
      </w:r>
      <w:r w:rsidR="00477399">
        <w:fldChar w:fldCharType="begin">
          <w:fldData xml:space="preserve">PEVuZE5vdGU+PENpdGU+PEF1dGhvcj5EdWVuc2luZzwvQXV0aG9yPjxZZWFyPjIwMDg8L1llYXI+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</w:fldData>
        </w:fldChar>
      </w:r>
      <w:r w:rsidR="00477399">
        <w:instrText xml:space="preserve"> ADDIN EN.CITE.DATA </w:instrText>
      </w:r>
      <w:r w:rsidR="00477399">
        <w:fldChar w:fldCharType="end"/>
      </w:r>
      <w:r w:rsidR="002B0039" w:rsidRPr="006F6F23">
        <w:fldChar w:fldCharType="separate"/>
      </w:r>
      <w:r w:rsidR="00477399">
        <w:rPr>
          <w:noProof/>
        </w:rPr>
        <w:t>(</w:t>
      </w:r>
      <w:hyperlink w:anchor="_ENREF_13" w:tooltip="Duensing, 2008 #18" w:history="1">
        <w:r w:rsidR="00477399">
          <w:rPr>
            <w:noProof/>
          </w:rPr>
          <w:t>Duensing et al., 2008</w:t>
        </w:r>
      </w:hyperlink>
      <w:r w:rsidR="00477399">
        <w:rPr>
          <w:noProof/>
        </w:rPr>
        <w:t>)</w:t>
      </w:r>
      <w:r w:rsidR="002B0039" w:rsidRPr="006F6F23">
        <w:fldChar w:fldCharType="end"/>
      </w:r>
      <w:r w:rsidR="00A65302">
        <w:t xml:space="preserve">, we stained mother centriole appendages to distinguish between these three outcomes, using an antibody to </w:t>
      </w:r>
      <w:r w:rsidR="00A65302" w:rsidRPr="006F6F23">
        <w:t xml:space="preserve">ODF2 </w:t>
      </w:r>
      <w:r w:rsidR="00A65302" w:rsidRPr="006F6F23">
        <w:fldChar w:fldCharType="begin"/>
      </w:r>
      <w:r w:rsidR="00A65302" w:rsidRPr="006F6F23">
        <w:instrText xml:space="preserve"> ADDIN EN.CITE &lt;EndNote&gt;&lt;Cite&gt;&lt;Author&gt;Lange&lt;/Author&gt;&lt;Year&gt;1995&lt;/Year&gt;&lt;RecNum&gt;36&lt;/RecNum&gt;&lt;DisplayText&gt;(Lange and Gull, 1995)&lt;/DisplayText&gt;&lt;record&gt;&lt;rec-number&gt;36&lt;/rec-number&gt;&lt;foreign-keys&gt;&lt;key app="EN" db-id="d95va0x26vrvsheetarvp026zedxpw0r0pe5" timestamp="1464971408"&gt;36&lt;/key&gt;&lt;/foreign-keys&gt;&lt;ref-type name="Journal Article"&gt;17&lt;/ref-type&gt;&lt;contributors&gt;&lt;authors&gt;&lt;author&gt;Lange, B. M.&lt;/author&gt;&lt;author&gt;Gull, K.&lt;/author&gt;&lt;/authors&gt;&lt;/contributors&gt;&lt;auth-address&gt;School of Biological Sciences, University of Manchester, United Kingdom.&lt;/auth-address&gt;&lt;titles&gt;&lt;title&gt;A molecular marker for centriole maturation in the mammalian cell cycle&lt;/title&gt;&lt;secondary-title&gt;J Cell Biol&lt;/secondary-title&gt;&lt;/titles&gt;&lt;periodical&gt;&lt;full-title&gt;J Cell Biol&lt;/full-title&gt;&lt;/periodical&gt;&lt;pages&gt;919-27&lt;/pages&gt;&lt;volume&gt;130&lt;/volume&gt;&lt;number&gt;4&lt;/number&gt;&lt;edition&gt;1995/08/01&lt;/edition&gt;&lt;keywords&gt;&lt;keyword&gt;Animals&lt;/keyword&gt;&lt;keyword&gt;Antibodies, Monoclonal&lt;/keyword&gt;&lt;keyword&gt;Antibody Specificity&lt;/keyword&gt;&lt;keyword&gt;Biological Markers&lt;/keyword&gt;&lt;keyword&gt;Blotting, Western&lt;/keyword&gt;&lt;keyword&gt;Cell Compartmentation&lt;/keyword&gt;&lt;keyword&gt;Cell Cycle/*physiology&lt;/keyword&gt;&lt;keyword&gt;Centrioles/immunology/*physiology/ultrastructure&lt;/keyword&gt;&lt;keyword&gt;Fluorescent Antibody Technique&lt;/keyword&gt;&lt;keyword&gt;G2 Phase&lt;/keyword&gt;&lt;keyword&gt;Microscopy, Confocal&lt;/keyword&gt;&lt;keyword&gt;Microscopy, Electron&lt;/keyword&gt;&lt;keyword&gt;Microscopy, Video&lt;/keyword&gt;&lt;keyword&gt;Mitosis&lt;/keyword&gt;&lt;keyword&gt;Models, Biological&lt;/keyword&gt;&lt;keyword&gt;Sheep&lt;/keyword&gt;&lt;keyword&gt;Thymus Gland&lt;/keyword&gt;&lt;/keywords&gt;&lt;dates&gt;&lt;year&gt;1995&lt;/year&gt;&lt;pub-dates&gt;&lt;date&gt;Aug&lt;/date&gt;&lt;/pub-dates&gt;&lt;/dates&gt;&lt;isbn&gt;0021-9525 (Print)&amp;#xD;0021-9525 (Linking)&lt;/isbn&gt;&lt;accession-num&gt;7642707&lt;/accession-num&gt;&lt;urls&gt;&lt;related-urls&gt;&lt;url&gt;http://www.ncbi.nlm.nih.gov/entrez/query.fcgi?cmd=Retrieve&amp;amp;db=PubMed&amp;amp;dopt=Citation&amp;amp;list_uids=7642707&lt;/url&gt;&lt;/related-urls&gt;&lt;/urls&gt;&lt;custom2&gt;2199967&lt;/custom2&gt;&lt;language&gt;eng&lt;/language&gt;&lt;/record&gt;&lt;/Cite&gt;&lt;/EndNote&gt;</w:instrText>
      </w:r>
      <w:r w:rsidR="00A65302" w:rsidRPr="006F6F23">
        <w:fldChar w:fldCharType="separate"/>
      </w:r>
      <w:r w:rsidR="00A65302" w:rsidRPr="006F6F23">
        <w:rPr>
          <w:noProof/>
        </w:rPr>
        <w:t>(</w:t>
      </w:r>
      <w:hyperlink w:anchor="_ENREF_28" w:tooltip="Lange, 1995 #36" w:history="1">
        <w:r w:rsidR="00477399" w:rsidRPr="006F6F23">
          <w:rPr>
            <w:noProof/>
          </w:rPr>
          <w:t>Lange and Gull, 1995</w:t>
        </w:r>
      </w:hyperlink>
      <w:r w:rsidR="00A65302" w:rsidRPr="006F6F23">
        <w:rPr>
          <w:noProof/>
        </w:rPr>
        <w:t>)</w:t>
      </w:r>
      <w:r w:rsidR="00A65302" w:rsidRPr="006F6F23">
        <w:fldChar w:fldCharType="end"/>
      </w:r>
      <w:r w:rsidRPr="006F6F23">
        <w:t xml:space="preserve"> (Figure </w:t>
      </w:r>
      <w:r w:rsidR="00613379">
        <w:t>6</w:t>
      </w:r>
      <w:r w:rsidR="002328D8">
        <w:t>a</w:t>
      </w:r>
      <w:r w:rsidR="00613379">
        <w:t>, first row</w:t>
      </w:r>
      <w:r w:rsidRPr="006F6F23">
        <w:t>).</w:t>
      </w:r>
    </w:p>
    <w:p w14:paraId="72E55A2D" w14:textId="3D32E6F8" w:rsidR="00932CEC" w:rsidRPr="006F6F23" w:rsidRDefault="681CBDB4" w:rsidP="00890B96">
      <w:pPr>
        <w:spacing w:line="360" w:lineRule="auto"/>
        <w:ind w:firstLine="720"/>
        <w:jc w:val="both"/>
      </w:pPr>
      <w:r w:rsidRPr="006F6F23">
        <w:t xml:space="preserve">According to the number and staining of fluorescent puncta, cells with supernumerary centrosomes were classified as follows: </w:t>
      </w:r>
      <w:r w:rsidR="00F94662" w:rsidRPr="006F6F23">
        <w:t xml:space="preserve">split after duplication - </w:t>
      </w:r>
      <w:r w:rsidRPr="006F6F23">
        <w:t>1 punctum of ODF2 with 3 or 4 separate puncta of γ-tubulin</w:t>
      </w:r>
      <w:r w:rsidR="00F94662" w:rsidRPr="006F6F23">
        <w:t xml:space="preserve"> (Figure </w:t>
      </w:r>
      <w:r w:rsidR="00613379">
        <w:t>6</w:t>
      </w:r>
      <w:r w:rsidR="002328D8">
        <w:t>a</w:t>
      </w:r>
      <w:r w:rsidR="00F94662" w:rsidRPr="006F6F23">
        <w:t>, second row)</w:t>
      </w:r>
      <w:r w:rsidRPr="006F6F23">
        <w:t xml:space="preserve">; </w:t>
      </w:r>
      <w:r w:rsidR="00F94662" w:rsidRPr="006F6F23">
        <w:t xml:space="preserve">overduplication - </w:t>
      </w:r>
      <w:r w:rsidRPr="006F6F23">
        <w:t xml:space="preserve">1 punctum ODF2 with 5 or more puncta of γ-tubulin </w:t>
      </w:r>
      <w:r w:rsidR="00F94662" w:rsidRPr="006F6F23">
        <w:t xml:space="preserve">(Figure </w:t>
      </w:r>
      <w:r w:rsidR="00613379">
        <w:t>6</w:t>
      </w:r>
      <w:r w:rsidR="002328D8">
        <w:t>a</w:t>
      </w:r>
      <w:r w:rsidR="00F94662" w:rsidRPr="006F6F23">
        <w:t>, third row)</w:t>
      </w:r>
      <w:r w:rsidRPr="006F6F23">
        <w:t xml:space="preserve">; </w:t>
      </w:r>
      <w:r w:rsidR="00F94662" w:rsidRPr="006F6F23">
        <w:t xml:space="preserve">accumulation - </w:t>
      </w:r>
      <w:r w:rsidRPr="006F6F23">
        <w:t xml:space="preserve">2 puncta of ODF2 with 4 or more puncta of γ-tubulin </w:t>
      </w:r>
      <w:r w:rsidR="00613379">
        <w:t>(Figure 6</w:t>
      </w:r>
      <w:r w:rsidR="002328D8">
        <w:t>a</w:t>
      </w:r>
      <w:r w:rsidR="00F94662" w:rsidRPr="006F6F23">
        <w:t>, fourth row)</w:t>
      </w:r>
      <w:r w:rsidRPr="006F6F23">
        <w:t>.</w:t>
      </w:r>
    </w:p>
    <w:p w14:paraId="63C154D3" w14:textId="2400EDB6" w:rsidR="00932CEC" w:rsidRPr="006F6F23" w:rsidRDefault="681CBDB4" w:rsidP="00890B96">
      <w:pPr>
        <w:spacing w:line="360" w:lineRule="auto"/>
        <w:ind w:firstLine="720"/>
        <w:jc w:val="both"/>
        <w:rPr>
          <w:b/>
        </w:rPr>
      </w:pPr>
      <w:r w:rsidRPr="006F6F23">
        <w:t>We observed only a small proportion of cells with duplicated</w:t>
      </w:r>
      <w:r w:rsidR="00613379">
        <w:t xml:space="preserve"> and split centrosomes (Figure 6</w:t>
      </w:r>
      <w:r w:rsidR="002328D8">
        <w:t>b</w:t>
      </w:r>
      <w:r w:rsidR="00613379">
        <w:t xml:space="preserve">, </w:t>
      </w:r>
      <w:r w:rsidR="002328D8">
        <w:t>c</w:t>
      </w:r>
      <w:r w:rsidRPr="006F6F23">
        <w:t>).</w:t>
      </w:r>
      <w:r w:rsidRPr="006F6F23">
        <w:rPr>
          <w:b/>
          <w:bCs/>
        </w:rPr>
        <w:t xml:space="preserve"> </w:t>
      </w:r>
      <w:r w:rsidRPr="006F6F23">
        <w:t xml:space="preserve">Treatment with siRNA to p15 or p16 alone or both had no effect on the level of duplicated and split centrosomes compared to that seen in control (scrambled) siRNA-treated cells. </w:t>
      </w:r>
      <w:r w:rsidR="00C26B55" w:rsidRPr="006F6F23">
        <w:t>O</w:t>
      </w:r>
      <w:r w:rsidRPr="006F6F23">
        <w:t>verduplication account</w:t>
      </w:r>
      <w:r w:rsidR="00C26B55" w:rsidRPr="006F6F23">
        <w:t>ed</w:t>
      </w:r>
      <w:r w:rsidRPr="006F6F23">
        <w:t xml:space="preserve"> for all the extr</w:t>
      </w:r>
      <w:r w:rsidR="00613379">
        <w:t>a centrosomes observed (Figure 6</w:t>
      </w:r>
      <w:r w:rsidR="002328D8">
        <w:t>b</w:t>
      </w:r>
      <w:r w:rsidR="00613379">
        <w:t xml:space="preserve">, </w:t>
      </w:r>
      <w:r w:rsidR="002328D8">
        <w:t>c</w:t>
      </w:r>
      <w:r w:rsidRPr="006F6F23">
        <w:t>).</w:t>
      </w:r>
      <w:r w:rsidRPr="006F6F23">
        <w:rPr>
          <w:b/>
          <w:bCs/>
        </w:rPr>
        <w:t xml:space="preserve"> </w:t>
      </w:r>
    </w:p>
    <w:p w14:paraId="0AE012D3" w14:textId="77777777" w:rsidR="00932CEC" w:rsidRPr="006F6F23" w:rsidRDefault="00932CEC" w:rsidP="00890B96">
      <w:pPr>
        <w:spacing w:line="360" w:lineRule="auto"/>
        <w:jc w:val="both"/>
      </w:pPr>
    </w:p>
    <w:p w14:paraId="513ED8E8" w14:textId="77777777" w:rsidR="00932CEC" w:rsidRPr="006F6F23" w:rsidRDefault="681CBDB4" w:rsidP="00890B96">
      <w:pPr>
        <w:spacing w:line="360" w:lineRule="auto"/>
        <w:jc w:val="both"/>
      </w:pPr>
      <w:r w:rsidRPr="006F6F23">
        <w:rPr>
          <w:b/>
          <w:bCs/>
        </w:rPr>
        <w:t xml:space="preserve">Discussion </w:t>
      </w:r>
    </w:p>
    <w:p w14:paraId="647EF67C" w14:textId="1C699898" w:rsidR="00932CEC" w:rsidRPr="006F6F23" w:rsidRDefault="00535CE8" w:rsidP="00890B96">
      <w:pPr>
        <w:spacing w:line="360" w:lineRule="auto"/>
        <w:jc w:val="both"/>
      </w:pPr>
      <w:r w:rsidRPr="006F6F23">
        <w:t xml:space="preserve">Expression of </w:t>
      </w:r>
      <w:r w:rsidRPr="006F6F23">
        <w:rPr>
          <w:i/>
          <w:iCs/>
        </w:rPr>
        <w:t>CDKN2</w:t>
      </w:r>
      <w:r w:rsidRPr="006F6F23">
        <w:t xml:space="preserve"> is frequently lost in human melanoma. Moreover, in approximately 20% of all melanomas p16 is expressed but remains inactive due to mutations</w:t>
      </w:r>
      <w:r w:rsidR="003706D7" w:rsidRPr="006F6F23">
        <w:t xml:space="preserve"> </w:t>
      </w:r>
      <w:r w:rsidR="005D2A95" w:rsidRPr="006F6F23">
        <w:fldChar w:fldCharType="begin"/>
      </w:r>
      <w:r w:rsidR="00A2681B" w:rsidRPr="006F6F23">
        <w:instrText xml:space="preserve"> ADDIN EN.CITE &lt;EndNote&gt;&lt;Cite&gt;&lt;Author&gt;Bennett&lt;/Author&gt;&lt;Year&gt;2016&lt;/Year&gt;&lt;RecNum&gt;37&lt;/RecNum&gt;&lt;DisplayText&gt;(Bennett, 2016)&lt;/DisplayText&gt;&lt;record&gt;&lt;rec-number&gt;37&lt;/rec-number&gt;&lt;foreign-keys&gt;&lt;key app="EN" db-id="d95va0x26vrvsheetarvp026zedxpw0r0pe5" timestamp="1464971456"&gt;37&lt;/key&gt;&lt;/foreign-keys&gt;&lt;ref-type name="Journal Article"&gt;17&lt;/ref-type&gt;&lt;contributors&gt;&lt;authors&gt;&lt;author&gt;Bennett, D. C.&lt;/author&gt;&lt;/authors&gt;&lt;/contributors&gt;&lt;auth-address&gt;Molecular Cell Sciences Research Centre, St George&amp;apos;s, University of London, Cranmer Terrace, London, UK.&lt;/auth-address&gt;&lt;titles&gt;&lt;title&gt;Genetics of melanoma progression: the rise and fall of cell senescence&lt;/title&gt;&lt;secondary-title&gt;Pigment Cell Melanoma Res&lt;/secondary-title&gt;&lt;alt-title&gt;Pigment cell &amp;amp; melanoma research&lt;/alt-title&gt;&lt;/titles&gt;&lt;periodical&gt;&lt;full-title&gt;Pigment Cell Melanoma Res&lt;/full-title&gt;&lt;/periodical&gt;&lt;pages&gt;122-40&lt;/pages&gt;&lt;volume&gt;29&lt;/volume&gt;&lt;number&gt;2&lt;/number&gt;&lt;dates&gt;&lt;year&gt;2016&lt;/year&gt;&lt;pub-dates&gt;&lt;date&gt;Mar&lt;/date&gt;&lt;/pub-dates&gt;&lt;/dates&gt;&lt;isbn&gt;1755-148X (Electronic)&amp;#xD;1755-1471 (Linking)&lt;/isbn&gt;&lt;accession-num&gt;26386262&lt;/accession-num&gt;&lt;urls&gt;&lt;related-urls&gt;&lt;url&gt;http://www.ncbi.nlm.nih.gov/pubmed/26386262&lt;/url&gt;&lt;/related-urls&gt;&lt;/urls&gt;&lt;electronic-resource-num&gt;10.1111/pcmr.12422&lt;/electronic-resource-num&gt;&lt;/record&gt;&lt;/Cite&gt;&lt;/EndNote&gt;</w:instrText>
      </w:r>
      <w:r w:rsidR="005D2A95" w:rsidRPr="006F6F23">
        <w:fldChar w:fldCharType="separate"/>
      </w:r>
      <w:r w:rsidR="00A2681B" w:rsidRPr="006F6F23">
        <w:rPr>
          <w:noProof/>
        </w:rPr>
        <w:t>(</w:t>
      </w:r>
      <w:hyperlink w:anchor="_ENREF_5" w:tooltip="Bennett, 2016 #37" w:history="1">
        <w:r w:rsidR="00477399" w:rsidRPr="006F6F23">
          <w:rPr>
            <w:noProof/>
          </w:rPr>
          <w:t>Bennett, 2016</w:t>
        </w:r>
      </w:hyperlink>
      <w:r w:rsidR="00A2681B" w:rsidRPr="006F6F23">
        <w:rPr>
          <w:noProof/>
        </w:rPr>
        <w:t>)</w:t>
      </w:r>
      <w:r w:rsidR="005D2A95" w:rsidRPr="006F6F23">
        <w:fldChar w:fldCharType="end"/>
      </w:r>
      <w:r w:rsidRPr="006F6F23">
        <w:t>.</w:t>
      </w:r>
      <w:r w:rsidR="0099708E" w:rsidRPr="006F6F23">
        <w:t xml:space="preserve"> </w:t>
      </w:r>
      <w:r w:rsidRPr="006F6F23">
        <w:t xml:space="preserve">We examined cell lines </w:t>
      </w:r>
      <w:r w:rsidRPr="006F6F23">
        <w:lastRenderedPageBreak/>
        <w:t>derived from different stages of melanoma progression. Melanocyte lines were positive for both p15 and p16</w:t>
      </w:r>
      <w:r w:rsidR="002C6CD8" w:rsidRPr="006F6F23">
        <w:t xml:space="preserve"> but at low levels</w:t>
      </w:r>
      <w:r w:rsidRPr="006F6F23">
        <w:t>.  However, RGP and VGP melanomas varied in p15 and p16</w:t>
      </w:r>
      <w:r w:rsidRPr="006F6F23">
        <w:rPr>
          <w:vertAlign w:val="superscript"/>
        </w:rPr>
        <w:t xml:space="preserve"> </w:t>
      </w:r>
      <w:r w:rsidRPr="006F6F23">
        <w:t xml:space="preserve">status. RGP lines were a mixture of p15 positive and p16 negative (p15+ p16-), p15 and p16 double positive (p15+ p16+) and p15 and p16 double negative lines (p15- p16-). Almost all VGP and all metastatic lines had lost expression of both proteins. </w:t>
      </w:r>
    </w:p>
    <w:p w14:paraId="042F9A1D" w14:textId="598F6E52" w:rsidR="00A207C3" w:rsidRPr="008009BD" w:rsidRDefault="00535CE8" w:rsidP="00890B96">
      <w:pPr>
        <w:spacing w:line="360" w:lineRule="auto"/>
        <w:jc w:val="both"/>
        <w:rPr>
          <w:lang w:eastAsia="en-GB"/>
        </w:rPr>
      </w:pPr>
      <w:r w:rsidRPr="006F6F23">
        <w:tab/>
      </w:r>
      <w:r w:rsidR="0099708E" w:rsidRPr="006F6F23">
        <w:t xml:space="preserve">Supernumerary centrosomes are frequently observed in human cancers. It is possible that they arise either owing to cytokinesis </w:t>
      </w:r>
      <w:r w:rsidR="00A65302" w:rsidRPr="006F6F23">
        <w:t xml:space="preserve">failure </w:t>
      </w:r>
      <w:r w:rsidR="00A65302">
        <w:t xml:space="preserve">and </w:t>
      </w:r>
      <w:r w:rsidR="00A65302" w:rsidRPr="006F6F23">
        <w:t xml:space="preserve">accumulation </w:t>
      </w:r>
      <w:r w:rsidR="00A65302">
        <w:t xml:space="preserve">of extra </w:t>
      </w:r>
      <w:r w:rsidR="0099708E" w:rsidRPr="006F6F23">
        <w:t>centrosome</w:t>
      </w:r>
      <w:r w:rsidR="00A65302">
        <w:t>s</w:t>
      </w:r>
      <w:r w:rsidR="0099708E" w:rsidRPr="006F6F23">
        <w:t xml:space="preserve"> or owing to deregulated </w:t>
      </w:r>
      <w:r w:rsidR="00D64531" w:rsidRPr="006F6F23">
        <w:t xml:space="preserve">centrosome </w:t>
      </w:r>
      <w:r w:rsidR="0099708E" w:rsidRPr="006F6F23">
        <w:t xml:space="preserve">duplication. </w:t>
      </w:r>
      <w:r w:rsidRPr="006F6F23">
        <w:t>Although we observed a step</w:t>
      </w:r>
      <w:r w:rsidR="008F019F" w:rsidRPr="006F6F23">
        <w:t xml:space="preserve"> increase</w:t>
      </w:r>
      <w:r w:rsidRPr="006F6F23">
        <w:rPr>
          <w:i/>
          <w:iCs/>
        </w:rPr>
        <w:t xml:space="preserve"> </w:t>
      </w:r>
      <w:r w:rsidRPr="006F6F23">
        <w:t xml:space="preserve">in the proportion of cells with extra centrosomes from normal melanocytes to </w:t>
      </w:r>
      <w:r w:rsidR="008F019F" w:rsidRPr="006F6F23">
        <w:t xml:space="preserve">the various </w:t>
      </w:r>
      <w:r w:rsidRPr="006F6F23">
        <w:t xml:space="preserve">melanoma lines, we found that </w:t>
      </w:r>
      <w:r w:rsidRPr="006F6F23">
        <w:rPr>
          <w:lang w:eastAsia="en-GB"/>
        </w:rPr>
        <w:t xml:space="preserve">the expression status of p15 and p16 </w:t>
      </w:r>
      <w:r w:rsidRPr="006F6F23">
        <w:rPr>
          <w:i/>
          <w:iCs/>
          <w:lang w:eastAsia="en-GB"/>
        </w:rPr>
        <w:t>per se</w:t>
      </w:r>
      <w:r w:rsidRPr="006F6F23">
        <w:rPr>
          <w:lang w:eastAsia="en-GB"/>
        </w:rPr>
        <w:t xml:space="preserve"> cannot predict the degree of centrosome </w:t>
      </w:r>
      <w:r w:rsidR="006225CE" w:rsidRPr="006F6F23">
        <w:rPr>
          <w:lang w:eastAsia="en-GB"/>
        </w:rPr>
        <w:t>supernumerary</w:t>
      </w:r>
      <w:r w:rsidRPr="006F6F23">
        <w:rPr>
          <w:lang w:eastAsia="en-GB"/>
        </w:rPr>
        <w:t xml:space="preserve"> aberrations in </w:t>
      </w:r>
      <w:r w:rsidR="0071537F" w:rsidRPr="006F6F23">
        <w:rPr>
          <w:lang w:eastAsia="en-GB"/>
        </w:rPr>
        <w:t xml:space="preserve">cell lines from </w:t>
      </w:r>
      <w:r w:rsidRPr="006F6F23">
        <w:rPr>
          <w:lang w:eastAsia="en-GB"/>
        </w:rPr>
        <w:t>each stage of melanoma progression.</w:t>
      </w:r>
      <w:r w:rsidR="00582DD6" w:rsidRPr="006F6F23">
        <w:rPr>
          <w:lang w:eastAsia="en-GB"/>
        </w:rPr>
        <w:t xml:space="preserve"> </w:t>
      </w:r>
      <w:r w:rsidR="00A207C3" w:rsidRPr="008009BD">
        <w:rPr>
          <w:lang w:eastAsia="en-GB"/>
        </w:rPr>
        <w:t>Indeed, it appears that the supernume</w:t>
      </w:r>
      <w:r w:rsidR="00234C03" w:rsidRPr="008009BD">
        <w:rPr>
          <w:lang w:eastAsia="en-GB"/>
        </w:rPr>
        <w:t>r</w:t>
      </w:r>
      <w:r w:rsidR="00A207C3" w:rsidRPr="008009BD">
        <w:rPr>
          <w:lang w:eastAsia="en-GB"/>
        </w:rPr>
        <w:t>ary centrosome</w:t>
      </w:r>
      <w:r w:rsidR="00882C2D" w:rsidRPr="008009BD">
        <w:rPr>
          <w:lang w:eastAsia="en-GB"/>
        </w:rPr>
        <w:t>s</w:t>
      </w:r>
      <w:r w:rsidR="00A207C3" w:rsidRPr="008009BD">
        <w:rPr>
          <w:lang w:eastAsia="en-GB"/>
        </w:rPr>
        <w:t xml:space="preserve"> observed in many cultured lines were due to mitotic failure leading to centrosome accumulation alongside </w:t>
      </w:r>
      <w:proofErr w:type="spellStart"/>
      <w:r w:rsidR="00A207C3" w:rsidRPr="008009BD">
        <w:rPr>
          <w:lang w:eastAsia="en-GB"/>
        </w:rPr>
        <w:t>tetraploidy</w:t>
      </w:r>
      <w:proofErr w:type="spellEnd"/>
      <w:r w:rsidR="00A207C3" w:rsidRPr="008009BD">
        <w:rPr>
          <w:lang w:eastAsia="en-GB"/>
        </w:rPr>
        <w:t>. Indeed, RGP cells seem to go through a crisis before progressing the VGP stage, with anaphase bridges and mitotic failures</w:t>
      </w:r>
      <w:r w:rsidR="00885390" w:rsidRPr="008009BD">
        <w:rPr>
          <w:lang w:eastAsia="en-GB"/>
        </w:rPr>
        <w:t xml:space="preserve">, which fits with these results </w:t>
      </w:r>
      <w:r w:rsidR="005D2A95" w:rsidRPr="008009BD">
        <w:fldChar w:fldCharType="begin">
          <w:fldData xml:space="preserve">PEVuZE5vdGU+PENpdGU+PEF1dGhvcj5CZW5uZXR0PC9BdXRob3I+PFllYXI+MjAxNjwvWWVhcj48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</w:fldData>
        </w:fldChar>
      </w:r>
      <w:r w:rsidR="00A2681B" w:rsidRPr="008009BD">
        <w:instrText xml:space="preserve"> ADDIN EN.CITE </w:instrText>
      </w:r>
      <w:r w:rsidR="00A2681B" w:rsidRPr="008009BD">
        <w:fldChar w:fldCharType="begin">
          <w:fldData xml:space="preserve">PEVuZE5vdGU+PENpdGU+PEF1dGhvcj5CZW5uZXR0PC9BdXRob3I+PFllYXI+MjAxNjwvWWVhcj48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</w:fldData>
        </w:fldChar>
      </w:r>
      <w:r w:rsidR="00A2681B" w:rsidRPr="008009BD">
        <w:instrText xml:space="preserve"> ADDIN EN.CITE.DATA </w:instrText>
      </w:r>
      <w:r w:rsidR="00A2681B" w:rsidRPr="008009BD">
        <w:fldChar w:fldCharType="end"/>
      </w:r>
      <w:r w:rsidR="005D2A95" w:rsidRPr="008009BD">
        <w:rPr>
          <w:lang w:eastAsia="en-GB"/>
        </w:rPr>
      </w:r>
      <w:r w:rsidR="005D2A95" w:rsidRPr="008009BD">
        <w:rPr>
          <w:lang w:eastAsia="en-GB"/>
        </w:rPr>
        <w:fldChar w:fldCharType="separate"/>
      </w:r>
      <w:r w:rsidR="00A2681B" w:rsidRPr="008009BD">
        <w:rPr>
          <w:noProof/>
        </w:rPr>
        <w:t>(</w:t>
      </w:r>
      <w:hyperlink w:anchor="_ENREF_5" w:tooltip="Bennett, 2016 #37" w:history="1">
        <w:r w:rsidR="00477399" w:rsidRPr="008009BD">
          <w:rPr>
            <w:noProof/>
          </w:rPr>
          <w:t>Bennett, 2016</w:t>
        </w:r>
      </w:hyperlink>
      <w:r w:rsidR="00A2681B" w:rsidRPr="008009BD">
        <w:rPr>
          <w:noProof/>
        </w:rPr>
        <w:t xml:space="preserve">, </w:t>
      </w:r>
      <w:hyperlink w:anchor="_ENREF_44" w:tooltip="Soo, 2011 #46" w:history="1">
        <w:r w:rsidR="00477399" w:rsidRPr="008009BD">
          <w:rPr>
            <w:noProof/>
          </w:rPr>
          <w:t>Soo et al., 2011</w:t>
        </w:r>
      </w:hyperlink>
      <w:r w:rsidR="00A2681B" w:rsidRPr="008009BD">
        <w:rPr>
          <w:noProof/>
        </w:rPr>
        <w:t>)</w:t>
      </w:r>
      <w:r w:rsidR="005D2A95" w:rsidRPr="008009BD">
        <w:fldChar w:fldCharType="end"/>
      </w:r>
      <w:r w:rsidR="00885390" w:rsidRPr="008009BD">
        <w:rPr>
          <w:lang w:eastAsia="en-GB"/>
        </w:rPr>
        <w:t>.</w:t>
      </w:r>
      <w:r w:rsidR="00582DD6" w:rsidRPr="008009BD">
        <w:rPr>
          <w:lang w:eastAsia="en-GB"/>
        </w:rPr>
        <w:t xml:space="preserve"> </w:t>
      </w:r>
      <w:r w:rsidR="00042A20" w:rsidRPr="008009BD">
        <w:rPr>
          <w:lang w:eastAsia="en-GB"/>
        </w:rPr>
        <w:t xml:space="preserve">This might explain the step-change in </w:t>
      </w:r>
      <w:r w:rsidR="005405C0" w:rsidRPr="008009BD">
        <w:rPr>
          <w:lang w:eastAsia="en-GB"/>
        </w:rPr>
        <w:t>centrosome numbers between normal melanocytes and melanoma cells of all stages</w:t>
      </w:r>
      <w:r w:rsidR="000564D9" w:rsidRPr="008009BD">
        <w:rPr>
          <w:lang w:eastAsia="en-GB"/>
        </w:rPr>
        <w:t>, the first of which is RGP</w:t>
      </w:r>
      <w:r w:rsidR="005405C0" w:rsidRPr="008009BD">
        <w:rPr>
          <w:lang w:eastAsia="en-GB"/>
        </w:rPr>
        <w:t>.</w:t>
      </w:r>
      <w:r w:rsidR="0071537F" w:rsidRPr="008009BD">
        <w:rPr>
          <w:lang w:eastAsia="en-GB"/>
        </w:rPr>
        <w:t xml:space="preserve"> </w:t>
      </w:r>
    </w:p>
    <w:p w14:paraId="1618C45F" w14:textId="0F471CC2" w:rsidR="00ED1BC3" w:rsidRPr="008009BD" w:rsidRDefault="0071537F" w:rsidP="00890B96">
      <w:pPr>
        <w:spacing w:line="360" w:lineRule="auto"/>
        <w:ind w:firstLine="720"/>
        <w:jc w:val="both"/>
      </w:pPr>
      <w:r w:rsidRPr="006F6F23">
        <w:t xml:space="preserve">p15/p16 status did affect whether these cells </w:t>
      </w:r>
      <w:proofErr w:type="spellStart"/>
      <w:r w:rsidRPr="006F6F23">
        <w:t>overduplicated</w:t>
      </w:r>
      <w:proofErr w:type="spellEnd"/>
      <w:r w:rsidRPr="006F6F23">
        <w:t xml:space="preserve"> centrioles </w:t>
      </w:r>
      <w:r w:rsidR="00DF1F3A" w:rsidRPr="006F6F23">
        <w:t xml:space="preserve">under </w:t>
      </w:r>
      <w:r w:rsidR="00ED1BC3" w:rsidRPr="006F6F23">
        <w:t xml:space="preserve">the centrosome duplication assay that has been extensively used to determine the contribution of centrosome proteins and cell cycle regulators. For </w:t>
      </w:r>
      <w:r w:rsidR="00D64531" w:rsidRPr="006F6F23">
        <w:t xml:space="preserve">centrosome </w:t>
      </w:r>
      <w:r w:rsidR="00ED1BC3" w:rsidRPr="006F6F23">
        <w:t xml:space="preserve">overduplication to occur, both p15 and p16 </w:t>
      </w:r>
      <w:r w:rsidR="00202651" w:rsidRPr="006F6F23">
        <w:t>n</w:t>
      </w:r>
      <w:r w:rsidR="00ED1BC3" w:rsidRPr="006F6F23">
        <w:t>eed</w:t>
      </w:r>
      <w:r w:rsidR="003A4924">
        <w:t>ed</w:t>
      </w:r>
      <w:r w:rsidR="00ED1BC3" w:rsidRPr="006F6F23">
        <w:t xml:space="preserve"> to be absent. The presence of either or both prevents overduplic</w:t>
      </w:r>
      <w:r w:rsidR="00F94662" w:rsidRPr="006F6F23">
        <w:t>a</w:t>
      </w:r>
      <w:r w:rsidR="00ED1BC3" w:rsidRPr="006F6F23">
        <w:t>tion.</w:t>
      </w:r>
      <w:r w:rsidR="005405C0">
        <w:t xml:space="preserve"> </w:t>
      </w:r>
      <w:r w:rsidR="005405C0" w:rsidRPr="008009BD">
        <w:t xml:space="preserve">This effect is independent of the oncogene present as lines carrying either BRAF or NRAS oncogenes behaved in the same way. </w:t>
      </w:r>
      <w:r w:rsidR="000564D9" w:rsidRPr="008009BD">
        <w:t xml:space="preserve">In assay conditions, genuine overduplication is observed as opposed to the accumulation seen in continuous culture. </w:t>
      </w:r>
      <w:r w:rsidR="000564D9" w:rsidRPr="008009BD">
        <w:rPr>
          <w:lang w:eastAsia="en-GB"/>
        </w:rPr>
        <w:t xml:space="preserve">It is notable in this regard that it has been reported that the extra centrosomes observed in melanoma biopsies are due to overduplication rather than accumulation </w:t>
      </w:r>
      <w:r w:rsidR="000564D9" w:rsidRPr="008009BD">
        <w:rPr>
          <w:lang w:eastAsia="en-GB"/>
        </w:rPr>
        <w:fldChar w:fldCharType="begin">
          <w:fldData xml:space="preserve">PEVuZE5vdGU+PENpdGU+PEF1dGhvcj5EZW51PC9BdXRob3I+PFllYXI+MjAxODwvWWVhcj48UmVj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</w:fldData>
        </w:fldChar>
      </w:r>
      <w:r w:rsidR="000564D9" w:rsidRPr="008009BD">
        <w:rPr>
          <w:lang w:eastAsia="en-GB"/>
        </w:rPr>
        <w:instrText xml:space="preserve"> ADDIN EN.CITE </w:instrText>
      </w:r>
      <w:r w:rsidR="000564D9" w:rsidRPr="008009BD">
        <w:rPr>
          <w:lang w:eastAsia="en-GB"/>
        </w:rPr>
        <w:fldChar w:fldCharType="begin">
          <w:fldData xml:space="preserve">PEVuZE5vdGU+PENpdGU+PEF1dGhvcj5EZW51PC9BdXRob3I+PFllYXI+MjAxODwvWWVhcj48UmVj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</w:fldData>
        </w:fldChar>
      </w:r>
      <w:r w:rsidR="000564D9" w:rsidRPr="008009BD">
        <w:rPr>
          <w:lang w:eastAsia="en-GB"/>
        </w:rPr>
        <w:instrText xml:space="preserve"> ADDIN EN.CITE.DATA </w:instrText>
      </w:r>
      <w:r w:rsidR="000564D9" w:rsidRPr="008009BD">
        <w:rPr>
          <w:lang w:eastAsia="en-GB"/>
        </w:rPr>
      </w:r>
      <w:r w:rsidR="000564D9" w:rsidRPr="008009BD">
        <w:rPr>
          <w:lang w:eastAsia="en-GB"/>
        </w:rPr>
        <w:fldChar w:fldCharType="end"/>
      </w:r>
      <w:r w:rsidR="000564D9" w:rsidRPr="008009BD">
        <w:rPr>
          <w:lang w:eastAsia="en-GB"/>
        </w:rPr>
      </w:r>
      <w:r w:rsidR="000564D9" w:rsidRPr="008009BD">
        <w:rPr>
          <w:lang w:eastAsia="en-GB"/>
        </w:rPr>
        <w:fldChar w:fldCharType="separate"/>
      </w:r>
      <w:r w:rsidR="000564D9" w:rsidRPr="008009BD">
        <w:rPr>
          <w:noProof/>
          <w:lang w:eastAsia="en-GB"/>
        </w:rPr>
        <w:t>(</w:t>
      </w:r>
      <w:hyperlink w:anchor="_ENREF_12" w:tooltip="Denu, 2018 #56" w:history="1">
        <w:r w:rsidR="00477399" w:rsidRPr="008009BD">
          <w:rPr>
            <w:noProof/>
            <w:lang w:eastAsia="en-GB"/>
          </w:rPr>
          <w:t>Denu et al., 2018</w:t>
        </w:r>
      </w:hyperlink>
      <w:r w:rsidR="000564D9" w:rsidRPr="008009BD">
        <w:rPr>
          <w:noProof/>
          <w:lang w:eastAsia="en-GB"/>
        </w:rPr>
        <w:t>)</w:t>
      </w:r>
      <w:r w:rsidR="000564D9" w:rsidRPr="008009BD">
        <w:rPr>
          <w:lang w:eastAsia="en-GB"/>
        </w:rPr>
        <w:fldChar w:fldCharType="end"/>
      </w:r>
      <w:r w:rsidR="000564D9" w:rsidRPr="008009BD">
        <w:rPr>
          <w:lang w:eastAsia="en-GB"/>
        </w:rPr>
        <w:t xml:space="preserve"> so are closer to our assay results. This suggests that p15 and p16 may have a similar effect in melanoma.</w:t>
      </w:r>
    </w:p>
    <w:p w14:paraId="71039282" w14:textId="707B3786" w:rsidR="00932CEC" w:rsidRPr="006F6F23" w:rsidRDefault="00535CE8" w:rsidP="0069734F">
      <w:pPr>
        <w:spacing w:line="360" w:lineRule="auto"/>
        <w:jc w:val="both"/>
      </w:pPr>
      <w:r w:rsidRPr="006F6F23">
        <w:tab/>
        <w:t>The response of many widely used model cell lines</w:t>
      </w:r>
      <w:r w:rsidR="00D64531" w:rsidRPr="006F6F23">
        <w:t xml:space="preserve"> to</w:t>
      </w:r>
      <w:r w:rsidRPr="006F6F23">
        <w:t xml:space="preserve"> </w:t>
      </w:r>
      <w:r w:rsidR="0071537F" w:rsidRPr="006F6F23">
        <w:t>this centrosome overduplication assay varies</w:t>
      </w:r>
      <w:r w:rsidRPr="006F6F23">
        <w:t xml:space="preserve">. Some e.g. U2OS </w:t>
      </w:r>
      <w:proofErr w:type="spellStart"/>
      <w:r w:rsidRPr="006F6F23">
        <w:t>overduplicate</w:t>
      </w:r>
      <w:proofErr w:type="spellEnd"/>
      <w:r w:rsidRPr="006F6F23">
        <w:t xml:space="preserve"> </w:t>
      </w:r>
      <w:r w:rsidR="0071537F" w:rsidRPr="006F6F23">
        <w:t>centrioles</w:t>
      </w:r>
      <w:r w:rsidRPr="006F6F23">
        <w:t xml:space="preserve"> whereas others e.g. HeLa do not. Although hydroxyurea treatment should induce an S-phase block by inhibiting DNA synthesis, </w:t>
      </w:r>
      <w:proofErr w:type="spellStart"/>
      <w:r w:rsidRPr="006F6F23">
        <w:t>Khodjakov</w:t>
      </w:r>
      <w:proofErr w:type="spellEnd"/>
      <w:r w:rsidRPr="006F6F23">
        <w:t xml:space="preserve"> has proposed that cells that </w:t>
      </w:r>
      <w:proofErr w:type="spellStart"/>
      <w:r w:rsidRPr="006F6F23">
        <w:t>overduplicate</w:t>
      </w:r>
      <w:proofErr w:type="spellEnd"/>
      <w:r w:rsidRPr="006F6F23">
        <w:t xml:space="preserve"> </w:t>
      </w:r>
      <w:r w:rsidR="0071537F" w:rsidRPr="006F6F23">
        <w:t>centrioles</w:t>
      </w:r>
      <w:r w:rsidRPr="006F6F23">
        <w:t xml:space="preserve"> under these conditions slip into a G2-like state rather than an S-phase arrest</w:t>
      </w:r>
      <w:r w:rsidR="003706D7" w:rsidRPr="006F6F23">
        <w:t xml:space="preserve"> </w:t>
      </w:r>
      <w:r w:rsidR="005D2A95" w:rsidRPr="006F6F23">
        <w:fldChar w:fldCharType="begin"/>
      </w:r>
      <w:r w:rsidR="00A2681B" w:rsidRPr="006F6F23">
        <w:instrText xml:space="preserve"> ADDIN EN.CITE &lt;EndNote&gt;&lt;Cite&gt;&lt;Author&gt;Loncarek&lt;/Author&gt;&lt;Year&gt;2010&lt;/Year&gt;&lt;RecNum&gt;39&lt;/RecNum&gt;&lt;DisplayText&gt;(Loncarek et al., 2010)&lt;/DisplayText&gt;&lt;record&gt;&lt;rec-number&gt;39&lt;/rec-number&gt;&lt;foreign-keys&gt;&lt;key app="EN" db-id="d95va0x26vrvsheetarvp026zedxpw0r0pe5" timestamp="1464971487"&gt;39&lt;/key&gt;&lt;/foreign-keys&gt;&lt;ref-type name="Journal Article"&gt;17&lt;/ref-type&gt;&lt;contributors&gt;&lt;authors&gt;&lt;author&gt;Loncarek, J.&lt;/author&gt;&lt;author&gt;Hergert, P.&lt;/author&gt;&lt;author&gt;Khodjakov, A.&lt;/author&gt;&lt;/authors&gt;&lt;/contributors&gt;&lt;auth-address&gt;Division of Translational Medicine, Wadsworth Center, New York State Department of Health, Albany, NY 12201-0509, USA. loncarek@wadsworth.org&lt;/auth-address&gt;&lt;titles&gt;&lt;title&gt;Centriole reduplication during prolonged interphase requires procentriole maturation governed by Plk1&lt;/title&gt;&lt;secondary-title&gt;Curr Biol&lt;/secondary-title&gt;&lt;/titles&gt;&lt;periodical&gt;&lt;full-title&gt;Curr Biol&lt;/full-title&gt;&lt;/periodical&gt;&lt;pages&gt;1277-82&lt;/pages&gt;&lt;volume&gt;20&lt;/volume&gt;&lt;number&gt;14&lt;/number&gt;&lt;edition&gt;2010/07/27&lt;/edition&gt;&lt;keywords&gt;&lt;keyword&gt;Cell Cycle Proteins/*metabolism&lt;/keyword&gt;&lt;keyword&gt;Centrioles/*physiology&lt;/keyword&gt;&lt;keyword&gt;HeLa Cells&lt;/keyword&gt;&lt;keyword&gt;Humans&lt;/keyword&gt;&lt;keyword&gt;Interphase/*physiology&lt;/keyword&gt;&lt;keyword&gt;Microscopy, Confocal&lt;/keyword&gt;&lt;keyword&gt;Phosphorylation&lt;/keyword&gt;&lt;keyword&gt;Protein-Serine-Threonine Kinases/*metabolism&lt;/keyword&gt;&lt;keyword&gt;Proto-Oncogene Proteins/*metabolism&lt;/keyword&gt;&lt;/keywords&gt;&lt;dates&gt;&lt;year&gt;2010&lt;/year&gt;&lt;pub-dates&gt;&lt;date&gt;Jul 27&lt;/date&gt;&lt;/pub-dates&gt;&lt;/dates&gt;&lt;isbn&gt;1879-0445 (Electronic)&amp;#xD;0960-9822 (Linking)&lt;/isbn&gt;&lt;accession-num&gt;20656208&lt;/accession-num&gt;&lt;urls&gt;&lt;related-urls&gt;&lt;url&gt;http://www.ncbi.nlm.nih.gov/entrez/query.fcgi?cmd=Retrieve&amp;amp;db=PubMed&amp;amp;dopt=Citation&amp;amp;list_uids=20656208&lt;/url&gt;&lt;/related-urls&gt;&lt;/urls&gt;&lt;custom2&gt;2911792&lt;/custom2&gt;&lt;electronic-resource-num&gt;S0960-9822(10)00653-6 [pii]&amp;#xD;10.1016/j.cub.2010.05.050&lt;/electronic-resource-num&gt;&lt;language&gt;eng&lt;/language&gt;&lt;/record&gt;&lt;/Cite&gt;&lt;/EndNote&gt;</w:instrText>
      </w:r>
      <w:r w:rsidR="005D2A95" w:rsidRPr="006F6F23">
        <w:fldChar w:fldCharType="separate"/>
      </w:r>
      <w:r w:rsidR="00A2681B" w:rsidRPr="006F6F23">
        <w:rPr>
          <w:noProof/>
        </w:rPr>
        <w:t>(</w:t>
      </w:r>
      <w:hyperlink w:anchor="_ENREF_30" w:tooltip="Loncarek, 2010 #39" w:history="1">
        <w:r w:rsidR="00477399" w:rsidRPr="006F6F23">
          <w:rPr>
            <w:noProof/>
          </w:rPr>
          <w:t>Loncarek et al., 2010</w:t>
        </w:r>
      </w:hyperlink>
      <w:r w:rsidR="00A2681B" w:rsidRPr="006F6F23">
        <w:rPr>
          <w:noProof/>
        </w:rPr>
        <w:t>)</w:t>
      </w:r>
      <w:r w:rsidR="005D2A95" w:rsidRPr="006F6F23">
        <w:fldChar w:fldCharType="end"/>
      </w:r>
      <w:r w:rsidRPr="006F6F23">
        <w:t>. In such cells, high PLK1 activity in G2 allows procentrioles to mature, di</w:t>
      </w:r>
      <w:r w:rsidR="00BA576C" w:rsidRPr="006F6F23">
        <w:t xml:space="preserve">sengage from </w:t>
      </w:r>
      <w:r w:rsidR="0071537F" w:rsidRPr="006F6F23">
        <w:t>parent</w:t>
      </w:r>
      <w:r w:rsidR="00BA576C" w:rsidRPr="006F6F23">
        <w:t xml:space="preserve"> centrioles </w:t>
      </w:r>
      <w:r w:rsidRPr="006F6F23">
        <w:t>and subsequently reduplicate. Fry and colleagues showed that APC/C and CDK2 activities cycle under these conditions (under G2 arrest PLK1</w:t>
      </w:r>
      <w:r w:rsidR="00202651" w:rsidRPr="006F6F23">
        <w:t xml:space="preserve"> </w:t>
      </w:r>
      <w:r w:rsidRPr="006F6F23">
        <w:t>degrades the APC/C inhibitor, thus activating APC/C), leading to rounds of centriole disengagement and duplication</w:t>
      </w:r>
      <w:r w:rsidR="00744558" w:rsidRPr="006F6F23">
        <w:t xml:space="preserve"> </w:t>
      </w:r>
      <w:r w:rsidR="005D2A95" w:rsidRPr="006F6F23">
        <w:fldChar w:fldCharType="begin">
          <w:fldData xml:space="preserve">PEVuZE5vdGU+PENpdGU+PEF1dGhvcj5Qcm9zc2VyPC9BdXRob3I+PFllYXI+MjAxMjwvWWVhcj48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</w:fldData>
        </w:fldChar>
      </w:r>
      <w:r w:rsidR="00A94037" w:rsidRPr="006F6F23">
        <w:instrText xml:space="preserve"> ADDIN EN.CITE </w:instrText>
      </w:r>
      <w:r w:rsidR="00A94037" w:rsidRPr="006F6F23">
        <w:fldChar w:fldCharType="begin">
          <w:fldData xml:space="preserve">PEVuZE5vdGU+PENpdGU+PEF1dGhvcj5Qcm9zc2VyPC9BdXRob3I+PFllYXI+MjAxMjwvWWVhcj48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</w:fldData>
        </w:fldChar>
      </w:r>
      <w:r w:rsidR="00A94037" w:rsidRPr="006F6F23">
        <w:instrText xml:space="preserve"> ADDIN EN.CITE.DATA </w:instrText>
      </w:r>
      <w:r w:rsidR="00A94037" w:rsidRPr="006F6F23">
        <w:fldChar w:fldCharType="end"/>
      </w:r>
      <w:r w:rsidR="005D2A95" w:rsidRPr="006F6F23">
        <w:fldChar w:fldCharType="separate"/>
      </w:r>
      <w:r w:rsidR="00A2681B" w:rsidRPr="006F6F23">
        <w:rPr>
          <w:noProof/>
        </w:rPr>
        <w:t>(</w:t>
      </w:r>
      <w:hyperlink w:anchor="_ENREF_39" w:tooltip="Prosser, 2012 #40" w:history="1">
        <w:r w:rsidR="00477399" w:rsidRPr="006F6F23">
          <w:rPr>
            <w:noProof/>
          </w:rPr>
          <w:t>Prosser et al., 2012</w:t>
        </w:r>
      </w:hyperlink>
      <w:r w:rsidR="00A2681B" w:rsidRPr="006F6F23">
        <w:rPr>
          <w:noProof/>
        </w:rPr>
        <w:t>)</w:t>
      </w:r>
      <w:r w:rsidR="005D2A95" w:rsidRPr="006F6F23">
        <w:fldChar w:fldCharType="end"/>
      </w:r>
      <w:r w:rsidRPr="006F6F23">
        <w:t>. The question still remains why some cells e.g. U2OS slip into this quasi-G2 state whereas others e.g. HeLa stay blocked in S-phase.</w:t>
      </w:r>
    </w:p>
    <w:p w14:paraId="311870FA" w14:textId="2B108D5B" w:rsidR="00932CEC" w:rsidRPr="006F6F23" w:rsidRDefault="00535CE8" w:rsidP="00890B96">
      <w:pPr>
        <w:spacing w:line="360" w:lineRule="auto"/>
        <w:ind w:firstLine="720"/>
        <w:jc w:val="both"/>
      </w:pPr>
      <w:r w:rsidRPr="006F6F23">
        <w:t>The status of p15/p16 expression could be relevant to this question. Previously, it was shown that p16 overexpression in U2OS cells suppresses overduplication under hydroxyurea block</w:t>
      </w:r>
      <w:r w:rsidR="003706D7" w:rsidRPr="006F6F23">
        <w:t xml:space="preserve"> </w:t>
      </w:r>
      <w:r w:rsidR="005D2A95" w:rsidRPr="006F6F23">
        <w:fldChar w:fldCharType="begin">
          <w:fldData xml:space="preserve">PEVuZE5vdGU+PENpdGU+PEF1dGhvcj5NZXJhbGRpPC9BdXRob3I+PFllYXI+MTk5OTwvWWVhcj48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</w:fldData>
        </w:fldChar>
      </w:r>
      <w:r w:rsidR="00A2681B" w:rsidRPr="006F6F23">
        <w:instrText xml:space="preserve"> ADDIN EN.CITE </w:instrText>
      </w:r>
      <w:r w:rsidR="00A2681B" w:rsidRPr="006F6F23">
        <w:fldChar w:fldCharType="begin">
          <w:fldData xml:space="preserve">PEVuZE5vdGU+PENpdGU+PEF1dGhvcj5NZXJhbGRpPC9BdXRob3I+PFllYXI+MTk5OTwvWWVhcj48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3" w:tooltip="Meraldi, 1999 #16" w:history="1">
        <w:r w:rsidR="00477399" w:rsidRPr="006F6F23">
          <w:rPr>
            <w:noProof/>
          </w:rPr>
          <w:t>Meraldi et al., 1999</w:t>
        </w:r>
      </w:hyperlink>
      <w:r w:rsidR="00A2681B" w:rsidRPr="006F6F23">
        <w:rPr>
          <w:noProof/>
        </w:rPr>
        <w:t>)</w:t>
      </w:r>
      <w:r w:rsidR="005D2A95" w:rsidRPr="006F6F23">
        <w:fldChar w:fldCharType="end"/>
      </w:r>
      <w:r w:rsidRPr="006F6F23">
        <w:t>.</w:t>
      </w:r>
      <w:r w:rsidR="003F210A" w:rsidRPr="006F6F23">
        <w:t xml:space="preserve"> </w:t>
      </w:r>
      <w:r w:rsidRPr="006F6F23">
        <w:t xml:space="preserve">This overexpression is also complementing the genetic lesion in these cells, which are p16-negative (data not shown). In contrast, HeLa cells are often used as a positive control for </w:t>
      </w:r>
      <w:r w:rsidRPr="006F6F23">
        <w:rPr>
          <w:i/>
          <w:iCs/>
        </w:rPr>
        <w:t>CDKN2</w:t>
      </w:r>
      <w:r w:rsidRPr="006F6F23">
        <w:t xml:space="preserve"> expression as this line is both </w:t>
      </w:r>
      <w:r w:rsidRPr="006F6F23">
        <w:lastRenderedPageBreak/>
        <w:t xml:space="preserve">p15- and p16-positive (Figure 3). Since HeLa cells will </w:t>
      </w:r>
      <w:proofErr w:type="spellStart"/>
      <w:r w:rsidRPr="006F6F23">
        <w:t>overduplicate</w:t>
      </w:r>
      <w:proofErr w:type="spellEnd"/>
      <w:r w:rsidRPr="006F6F23">
        <w:t xml:space="preserve"> centrioles when regulators such as PLK</w:t>
      </w:r>
      <w:r w:rsidR="0069734F" w:rsidRPr="006F6F23">
        <w:t>4</w:t>
      </w:r>
      <w:r w:rsidRPr="006F6F23">
        <w:t xml:space="preserve"> are overexpressed in these cells or when blocked in G2</w:t>
      </w:r>
      <w:r w:rsidR="003F210A" w:rsidRPr="006F6F23">
        <w:t xml:space="preserve"> </w:t>
      </w:r>
      <w:r w:rsidR="005D2A95" w:rsidRPr="006F6F23">
        <w:fldChar w:fldCharType="begin">
          <w:fldData xml:space="preserve">PEVuZE5vdGU+PENpdGU+PEF1dGhvcj5Mb25jYXJlazwvQXV0aG9yPjxZZWFyPjIwMTA8L1llYXI+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</w:fldData>
        </w:fldChar>
      </w:r>
      <w:r w:rsidR="00A2681B" w:rsidRPr="006F6F23">
        <w:instrText xml:space="preserve"> ADDIN EN.CITE </w:instrText>
      </w:r>
      <w:r w:rsidR="00A2681B" w:rsidRPr="006F6F23">
        <w:fldChar w:fldCharType="begin">
          <w:fldData xml:space="preserve">PEVuZE5vdGU+PENpdGU+PEF1dGhvcj5Mb25jYXJlazwvQXV0aG9yPjxZZWFyPjIwMTA8L1llYXI+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30" w:tooltip="Loncarek, 2010 #39" w:history="1">
        <w:r w:rsidR="00477399" w:rsidRPr="006F6F23">
          <w:rPr>
            <w:noProof/>
          </w:rPr>
          <w:t>Loncarek et al., 2010</w:t>
        </w:r>
      </w:hyperlink>
      <w:r w:rsidR="00A2681B" w:rsidRPr="006F6F23">
        <w:rPr>
          <w:noProof/>
        </w:rPr>
        <w:t xml:space="preserve">, </w:t>
      </w:r>
      <w:hyperlink w:anchor="_ENREF_33" w:tooltip="Meraldi, 1999 #16" w:history="1">
        <w:r w:rsidR="00477399" w:rsidRPr="006F6F23">
          <w:rPr>
            <w:noProof/>
          </w:rPr>
          <w:t>Meraldi et al., 1999</w:t>
        </w:r>
      </w:hyperlink>
      <w:r w:rsidR="00A2681B" w:rsidRPr="006F6F23">
        <w:rPr>
          <w:noProof/>
        </w:rPr>
        <w:t>)</w:t>
      </w:r>
      <w:r w:rsidR="005D2A95" w:rsidRPr="006F6F23">
        <w:fldChar w:fldCharType="end"/>
      </w:r>
      <w:r w:rsidRPr="006F6F23">
        <w:t>, this implies the limiting factor is upstream in the centriole duplication pathways or earlier in the cell cycle. p15 and p16 activity could be that factor. Loss of p15 and/or p16 would result in increased activity of CDK4/6-cyclinD, whose protein levels are maintained throughout the cycle, and could provide the drive to push cells into a quasi-G2 state in which centrosome duplication cycle continues irrespective of the blocked DNA cycle. There are reports showing that CDK4/6-cyclinD plays a role in progression through G2 and contributes, with CDK2, to centrosome duplication</w:t>
      </w:r>
      <w:r w:rsidR="00AB515E" w:rsidRPr="006F6F23">
        <w:t xml:space="preserve"> </w:t>
      </w:r>
      <w:r w:rsidR="005D2A95" w:rsidRPr="006F6F23">
        <w:fldChar w:fldCharType="begin">
          <w:fldData xml:space="preserve">PEVuZE5vdGU+PENpdGU+PEF1dGhvcj5BZG9uPC9BdXRob3I+PFllYXI+MjAxMDwvWWVhcj48UmVj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</w:fldData>
        </w:fldChar>
      </w:r>
      <w:r w:rsidR="00A2681B" w:rsidRPr="006F6F23">
        <w:instrText xml:space="preserve"> ADDIN EN.CITE </w:instrText>
      </w:r>
      <w:r w:rsidR="00A2681B" w:rsidRPr="006F6F23">
        <w:fldChar w:fldCharType="begin">
          <w:fldData xml:space="preserve">PEVuZE5vdGU+PENpdGU+PEF1dGhvcj5BZG9uPC9BdXRob3I+PFllYXI+MjAxMDwvWWVhcj48UmVj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1" w:tooltip="Adon, 2010 #43" w:history="1">
        <w:r w:rsidR="00477399" w:rsidRPr="006F6F23">
          <w:rPr>
            <w:noProof/>
          </w:rPr>
          <w:t>Adon et al., 2010</w:t>
        </w:r>
      </w:hyperlink>
      <w:r w:rsidR="00A2681B" w:rsidRPr="006F6F23">
        <w:rPr>
          <w:noProof/>
        </w:rPr>
        <w:t xml:space="preserve">, </w:t>
      </w:r>
      <w:hyperlink w:anchor="_ENREF_18" w:tooltip="Gabrielli, 1999 #42" w:history="1">
        <w:r w:rsidR="00477399" w:rsidRPr="006F6F23">
          <w:rPr>
            <w:noProof/>
          </w:rPr>
          <w:t>Gabrielli et al., 1999</w:t>
        </w:r>
      </w:hyperlink>
      <w:r w:rsidR="00A2681B" w:rsidRPr="006F6F23">
        <w:rPr>
          <w:noProof/>
        </w:rPr>
        <w:t>)</w:t>
      </w:r>
      <w:r w:rsidR="005D2A95" w:rsidRPr="006F6F23">
        <w:fldChar w:fldCharType="end"/>
      </w:r>
      <w:r w:rsidRPr="006F6F23">
        <w:t>.</w:t>
      </w:r>
    </w:p>
    <w:p w14:paraId="11B2E217" w14:textId="0B92BED0" w:rsidR="00932CEC" w:rsidRPr="006F6F23" w:rsidRDefault="008F019F" w:rsidP="00890B96">
      <w:pPr>
        <w:spacing w:line="360" w:lineRule="auto"/>
        <w:ind w:firstLine="720"/>
        <w:jc w:val="both"/>
      </w:pPr>
      <w:r w:rsidRPr="006F6F23">
        <w:t xml:space="preserve">In tumour-derived cells one </w:t>
      </w:r>
      <w:r w:rsidR="005D2A95" w:rsidRPr="006F6F23">
        <w:t>would</w:t>
      </w:r>
      <w:r w:rsidRPr="006F6F23">
        <w:t xml:space="preserve"> not expect p15 </w:t>
      </w:r>
      <w:r w:rsidR="00A207C3" w:rsidRPr="006F6F23">
        <w:t>/</w:t>
      </w:r>
      <w:r w:rsidRPr="006F6F23">
        <w:t xml:space="preserve"> p16 status to be the </w:t>
      </w:r>
      <w:r w:rsidR="00A207C3" w:rsidRPr="006F6F23">
        <w:t>only</w:t>
      </w:r>
      <w:r w:rsidRPr="006F6F23">
        <w:t xml:space="preserve"> determinant of centrosome overduplication</w:t>
      </w:r>
      <w:r w:rsidR="0071537F" w:rsidRPr="006F6F23">
        <w:t xml:space="preserve"> but a brake that needs to be off for overduplication to occur</w:t>
      </w:r>
      <w:r w:rsidRPr="006F6F23">
        <w:t>. Accordingly,</w:t>
      </w:r>
      <w:r w:rsidR="00A207C3" w:rsidRPr="006F6F23">
        <w:t xml:space="preserve"> centrosome overduplication must depend on other oncogenic changes but require p15 and p16 loss.</w:t>
      </w:r>
      <w:r w:rsidRPr="006F6F23">
        <w:t xml:space="preserve"> </w:t>
      </w:r>
      <w:r w:rsidR="00535CE8" w:rsidRPr="006F6F23">
        <w:t>Interplay between the CDKN2 proteins and other key drivers of melanoma progression such as BRAF</w:t>
      </w:r>
      <w:r w:rsidR="00D167AE" w:rsidRPr="006F6F23">
        <w:t xml:space="preserve"> and NR</w:t>
      </w:r>
      <w:r w:rsidR="000170E3" w:rsidRPr="006F6F23">
        <w:t>AS</w:t>
      </w:r>
      <w:r w:rsidR="00D167AE" w:rsidRPr="006F6F23">
        <w:t xml:space="preserve"> </w:t>
      </w:r>
      <w:r w:rsidR="00535CE8" w:rsidRPr="006F6F23">
        <w:t>mutations</w:t>
      </w:r>
      <w:r w:rsidR="003706D7" w:rsidRPr="006F6F23">
        <w:t xml:space="preserve"> </w:t>
      </w:r>
      <w:r w:rsidR="005D2A95" w:rsidRPr="006F6F23">
        <w:fldChar w:fldCharType="begin">
          <w:fldData xml:space="preserve">PEVuZE5vdGU+PENpdGU+PEF1dGhvcj5EYXZpZXM8L0F1dGhvcj48WWVhcj4yMDAyPC9ZZWFyPjxS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</w:fldData>
        </w:fldChar>
      </w:r>
      <w:r w:rsidR="00A2681B" w:rsidRPr="006F6F23">
        <w:instrText xml:space="preserve"> ADDIN EN.CITE </w:instrText>
      </w:r>
      <w:r w:rsidR="00A2681B" w:rsidRPr="006F6F23">
        <w:fldChar w:fldCharType="begin">
          <w:fldData xml:space="preserve">PEVuZE5vdGU+PENpdGU+PEF1dGhvcj5EYXZpZXM8L0F1dGhvcj48WWVhcj4yMDAyPC9ZZWFyPjxS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</w:fldData>
        </w:fldChar>
      </w:r>
      <w:r w:rsidR="00A2681B" w:rsidRPr="006F6F23">
        <w:instrText xml:space="preserve"> ADDIN EN.CITE.DATA </w:instrText>
      </w:r>
      <w:r w:rsidR="00A2681B" w:rsidRPr="006F6F23">
        <w:fldChar w:fldCharType="end"/>
      </w:r>
      <w:r w:rsidR="005D2A95" w:rsidRPr="006F6F23">
        <w:fldChar w:fldCharType="separate"/>
      </w:r>
      <w:r w:rsidR="00A2681B" w:rsidRPr="006F6F23">
        <w:rPr>
          <w:noProof/>
        </w:rPr>
        <w:t>(</w:t>
      </w:r>
      <w:hyperlink w:anchor="_ENREF_11" w:tooltip="Davies, 2002 #38" w:history="1">
        <w:r w:rsidR="00477399" w:rsidRPr="006F6F23">
          <w:rPr>
            <w:noProof/>
          </w:rPr>
          <w:t>Davies et al., 2002</w:t>
        </w:r>
      </w:hyperlink>
      <w:r w:rsidR="00A2681B" w:rsidRPr="006F6F23">
        <w:rPr>
          <w:noProof/>
        </w:rPr>
        <w:t>)</w:t>
      </w:r>
      <w:r w:rsidR="005D2A95" w:rsidRPr="006F6F23">
        <w:fldChar w:fldCharType="end"/>
      </w:r>
      <w:r w:rsidR="00535CE8" w:rsidRPr="006F6F23">
        <w:t xml:space="preserve"> </w:t>
      </w:r>
      <w:r w:rsidR="00A207C3" w:rsidRPr="006F6F23">
        <w:t>must</w:t>
      </w:r>
      <w:r w:rsidR="00535CE8" w:rsidRPr="006F6F23">
        <w:t xml:space="preserve"> be required for centrosome </w:t>
      </w:r>
      <w:r w:rsidR="00A207C3" w:rsidRPr="006F6F23">
        <w:t>overduplication</w:t>
      </w:r>
      <w:r w:rsidR="00535CE8" w:rsidRPr="006F6F23">
        <w:t xml:space="preserve">. </w:t>
      </w:r>
      <w:r w:rsidR="00D167AE" w:rsidRPr="008009BD">
        <w:t xml:space="preserve">Indeed, many of the cell lines in this study are known to have </w:t>
      </w:r>
      <w:r w:rsidR="00D44370" w:rsidRPr="008009BD">
        <w:t>these oncogenic mutations:</w:t>
      </w:r>
      <w:r w:rsidR="00D44370" w:rsidRPr="008009BD" w:rsidDel="00D44370">
        <w:t xml:space="preserve"> </w:t>
      </w:r>
      <w:r w:rsidR="00D44370" w:rsidRPr="008009BD">
        <w:t xml:space="preserve"> </w:t>
      </w:r>
      <w:r w:rsidR="00D167AE" w:rsidRPr="008009BD">
        <w:t>BRAF V600E</w:t>
      </w:r>
      <w:r w:rsidR="00D44370" w:rsidRPr="008009BD">
        <w:t xml:space="preserve"> in the SGM2-4 </w:t>
      </w:r>
      <w:r w:rsidR="000564D9" w:rsidRPr="008009BD">
        <w:t xml:space="preserve">and A375P </w:t>
      </w:r>
      <w:r w:rsidR="00D44370" w:rsidRPr="008009BD">
        <w:t>lines</w:t>
      </w:r>
      <w:r w:rsidR="00D167AE" w:rsidRPr="008009BD">
        <w:t xml:space="preserve"> or N</w:t>
      </w:r>
      <w:r w:rsidR="003E188A" w:rsidRPr="008009BD">
        <w:t>RAS</w:t>
      </w:r>
      <w:r w:rsidR="00D167AE" w:rsidRPr="008009BD">
        <w:t xml:space="preserve"> Q61K</w:t>
      </w:r>
      <w:r w:rsidR="00D44370" w:rsidRPr="008009BD">
        <w:t xml:space="preserve"> in the SGM5 and DX3 lines</w:t>
      </w:r>
      <w:r w:rsidR="001308D0" w:rsidRPr="008009BD">
        <w:t xml:space="preserve"> </w:t>
      </w:r>
      <w:r w:rsidR="001308D0" w:rsidRPr="008009BD">
        <w:fldChar w:fldCharType="begin">
          <w:fldData xml:space="preserve">PEVuZE5vdGU+PENpdGU+PEF1dGhvcj5Tb288L0F1dGhvcj48WWVhcj4yMDExPC9ZZWFyPjxSZWNO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==
</w:fldData>
        </w:fldChar>
      </w:r>
      <w:r w:rsidR="00A2681B" w:rsidRPr="008009BD">
        <w:instrText xml:space="preserve"> ADDIN EN.CITE </w:instrText>
      </w:r>
      <w:r w:rsidR="00A2681B" w:rsidRPr="008009BD">
        <w:fldChar w:fldCharType="begin">
          <w:fldData xml:space="preserve">PEVuZE5vdGU+PENpdGU+PEF1dGhvcj5Tb288L0F1dGhvcj48WWVhcj4yMDExPC9ZZWFyPjxSZWNO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==
</w:fldData>
        </w:fldChar>
      </w:r>
      <w:r w:rsidR="00A2681B" w:rsidRPr="008009BD">
        <w:instrText xml:space="preserve"> ADDIN EN.CITE.DATA </w:instrText>
      </w:r>
      <w:r w:rsidR="00A2681B" w:rsidRPr="008009BD">
        <w:fldChar w:fldCharType="end"/>
      </w:r>
      <w:r w:rsidR="001308D0" w:rsidRPr="008009BD">
        <w:fldChar w:fldCharType="separate"/>
      </w:r>
      <w:r w:rsidR="00A2681B" w:rsidRPr="008009BD">
        <w:rPr>
          <w:noProof/>
        </w:rPr>
        <w:t>(</w:t>
      </w:r>
      <w:hyperlink w:anchor="_ENREF_44" w:tooltip="Soo, 2011 #46" w:history="1">
        <w:r w:rsidR="00477399" w:rsidRPr="008009BD">
          <w:rPr>
            <w:noProof/>
          </w:rPr>
          <w:t>Soo et al., 2011</w:t>
        </w:r>
      </w:hyperlink>
      <w:r w:rsidR="00A2681B" w:rsidRPr="008009BD">
        <w:rPr>
          <w:noProof/>
        </w:rPr>
        <w:t>)</w:t>
      </w:r>
      <w:r w:rsidR="001308D0" w:rsidRPr="008009BD">
        <w:fldChar w:fldCharType="end"/>
      </w:r>
      <w:r w:rsidR="00D167AE" w:rsidRPr="008009BD">
        <w:t>. Furthermore, we sequenced the relevant genomic fragments covering these mutations in the WM-98-1 line and found it to</w:t>
      </w:r>
      <w:r w:rsidR="00E31ECB" w:rsidRPr="008009BD">
        <w:t xml:space="preserve"> possess</w:t>
      </w:r>
      <w:r w:rsidR="00D167AE" w:rsidRPr="008009BD">
        <w:t xml:space="preserve"> the BRAF V600E mutation</w:t>
      </w:r>
      <w:r w:rsidR="002328D8">
        <w:t xml:space="preserve"> (Supplementary table S1)</w:t>
      </w:r>
      <w:r w:rsidR="00D167AE" w:rsidRPr="008009BD">
        <w:t>. Therefore, the SGM2</w:t>
      </w:r>
      <w:r w:rsidR="006C2378" w:rsidRPr="008009BD">
        <w:t>,</w:t>
      </w:r>
      <w:r w:rsidR="00D167AE" w:rsidRPr="008009BD">
        <w:t xml:space="preserve"> WM-98-1</w:t>
      </w:r>
      <w:r w:rsidR="006C2378" w:rsidRPr="008009BD">
        <w:t xml:space="preserve"> and A375P</w:t>
      </w:r>
      <w:r w:rsidR="00D167AE" w:rsidRPr="008009BD">
        <w:t xml:space="preserve"> lines </w:t>
      </w:r>
      <w:r w:rsidR="006C2378" w:rsidRPr="008009BD">
        <w:t>all</w:t>
      </w:r>
      <w:r w:rsidR="00D167AE" w:rsidRPr="008009BD">
        <w:t xml:space="preserve"> possess the BRAF V600E mutation</w:t>
      </w:r>
      <w:r w:rsidR="0071537F" w:rsidRPr="008009BD">
        <w:t xml:space="preserve"> and both </w:t>
      </w:r>
      <w:proofErr w:type="spellStart"/>
      <w:r w:rsidR="0071537F" w:rsidRPr="008009BD">
        <w:t>overduplicate</w:t>
      </w:r>
      <w:proofErr w:type="spellEnd"/>
      <w:r w:rsidR="0071537F" w:rsidRPr="008009BD">
        <w:t xml:space="preserve"> centrioles when p15 and p16 are absent</w:t>
      </w:r>
      <w:r w:rsidR="00D167AE" w:rsidRPr="008009BD">
        <w:t xml:space="preserve">. </w:t>
      </w:r>
      <w:r w:rsidR="006C2378" w:rsidRPr="008009BD">
        <w:t xml:space="preserve">However, this effect is not limited to the BRAF oncogene as we obtain the same results with DX3 cells that carry the NRAS oncogene. </w:t>
      </w:r>
      <w:r w:rsidR="00D167AE" w:rsidRPr="006F6F23">
        <w:t>Future work to test the hypothesis tha</w:t>
      </w:r>
      <w:r w:rsidR="00627039" w:rsidRPr="006F6F23">
        <w:t>t the combination of</w:t>
      </w:r>
      <w:r w:rsidR="00D167AE" w:rsidRPr="006F6F23">
        <w:t xml:space="preserve"> </w:t>
      </w:r>
      <w:r w:rsidR="00627039" w:rsidRPr="006F6F23">
        <w:t xml:space="preserve">BRAF </w:t>
      </w:r>
      <w:r w:rsidR="006C2378">
        <w:t xml:space="preserve">or NRAS </w:t>
      </w:r>
      <w:r w:rsidR="00627039" w:rsidRPr="006F6F23">
        <w:t>oncogene</w:t>
      </w:r>
      <w:r w:rsidR="006C2378">
        <w:t>s</w:t>
      </w:r>
      <w:r w:rsidR="00D167AE" w:rsidRPr="006F6F23">
        <w:t xml:space="preserve"> and p15/p16 loss</w:t>
      </w:r>
      <w:r w:rsidR="00627039" w:rsidRPr="006F6F23">
        <w:t xml:space="preserve"> is sufficient</w:t>
      </w:r>
      <w:r w:rsidR="00D167AE" w:rsidRPr="006F6F23">
        <w:t xml:space="preserve"> </w:t>
      </w:r>
      <w:r w:rsidR="00627039" w:rsidRPr="006F6F23">
        <w:t xml:space="preserve">for </w:t>
      </w:r>
      <w:r w:rsidR="00882C2D" w:rsidRPr="006F6F23">
        <w:t>cent</w:t>
      </w:r>
      <w:r w:rsidR="00D167AE" w:rsidRPr="006F6F23">
        <w:t>r</w:t>
      </w:r>
      <w:r w:rsidR="00882C2D" w:rsidRPr="006F6F23">
        <w:t>os</w:t>
      </w:r>
      <w:r w:rsidR="00D167AE" w:rsidRPr="006F6F23">
        <w:t>ome overduplication</w:t>
      </w:r>
      <w:r w:rsidR="00627039" w:rsidRPr="006F6F23">
        <w:t xml:space="preserve"> to occur</w:t>
      </w:r>
      <w:r w:rsidR="00D167AE" w:rsidRPr="006F6F23">
        <w:t xml:space="preserve"> will necessitate the creation of </w:t>
      </w:r>
      <w:r w:rsidR="00627039" w:rsidRPr="006F6F23">
        <w:t>new</w:t>
      </w:r>
      <w:r w:rsidR="006C2378">
        <w:t xml:space="preserve"> stable</w:t>
      </w:r>
      <w:r w:rsidR="00627039" w:rsidRPr="006F6F23">
        <w:t xml:space="preserve"> </w:t>
      </w:r>
      <w:r w:rsidR="00D167AE" w:rsidRPr="006F6F23">
        <w:t>cell lines, derived from normal melanocytes, that harbour this combination of mutations</w:t>
      </w:r>
      <w:r w:rsidR="00B80735" w:rsidRPr="006F6F23">
        <w:t xml:space="preserve"> but lack the other mutations that may be present in melanoma </w:t>
      </w:r>
      <w:r w:rsidR="00627039" w:rsidRPr="006F6F23">
        <w:t>lines</w:t>
      </w:r>
      <w:r w:rsidR="00D167AE" w:rsidRPr="006F6F23">
        <w:t xml:space="preserve">. </w:t>
      </w:r>
    </w:p>
    <w:p w14:paraId="07E5F9F2" w14:textId="7513E498" w:rsidR="000A7B34" w:rsidRPr="008009BD" w:rsidRDefault="00535CE8" w:rsidP="000A7B34">
      <w:pPr>
        <w:spacing w:line="360" w:lineRule="auto"/>
        <w:jc w:val="both"/>
        <w:rPr>
          <w:bCs/>
        </w:rPr>
      </w:pPr>
      <w:r w:rsidRPr="006F6F23">
        <w:tab/>
        <w:t xml:space="preserve">In melanoma, mutations/deletions/silencing of the </w:t>
      </w:r>
      <w:r w:rsidRPr="006F6F23">
        <w:rPr>
          <w:i/>
          <w:iCs/>
        </w:rPr>
        <w:t>CDKN2A</w:t>
      </w:r>
      <w:r w:rsidRPr="006F6F23">
        <w:t xml:space="preserve"> locus often results in loss of both p16 and p14</w:t>
      </w:r>
      <w:r w:rsidRPr="006F6F23">
        <w:rPr>
          <w:vertAlign w:val="superscript"/>
        </w:rPr>
        <w:t>ARF</w:t>
      </w:r>
      <w:r w:rsidRPr="006F6F23">
        <w:t>. Loss of p14</w:t>
      </w:r>
      <w:r w:rsidRPr="006F6F23">
        <w:rPr>
          <w:vertAlign w:val="superscript"/>
        </w:rPr>
        <w:t>ARF</w:t>
      </w:r>
      <w:r w:rsidRPr="006F6F23">
        <w:t xml:space="preserve"> affects p53 stability via increased MDM2 activity, although p14</w:t>
      </w:r>
      <w:r w:rsidRPr="006F6F23">
        <w:rPr>
          <w:vertAlign w:val="superscript"/>
        </w:rPr>
        <w:t>ARF</w:t>
      </w:r>
      <w:r w:rsidRPr="006F6F23">
        <w:t xml:space="preserve"> is also known to have p53-independent mechanisms of action</w:t>
      </w:r>
      <w:r w:rsidR="003C4A10" w:rsidRPr="006F6F23">
        <w:t xml:space="preserve"> </w:t>
      </w:r>
      <w:r w:rsidR="005D2A95" w:rsidRPr="008009BD">
        <w:fldChar w:fldCharType="begin">
          <w:fldData xml:space="preserve">PEVuZE5vdGU+PENpdGU+PEF1dGhvcj5IYTwvQXV0aG9yPjxZZWFyPjIwMDc8L1llYXI+PFJlY051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EwOTY4LTczPC9wYWdlcz48dm9sdW1lPjEwNDwv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</w:fldData>
        </w:fldChar>
      </w:r>
      <w:r w:rsidR="00A2681B" w:rsidRPr="008009BD">
        <w:instrText xml:space="preserve"> ADDIN EN.CITE </w:instrText>
      </w:r>
      <w:r w:rsidR="00A2681B" w:rsidRPr="008009BD">
        <w:fldChar w:fldCharType="begin">
          <w:fldData xml:space="preserve">PEVuZE5vdGU+PENpdGU+PEF1dGhvcj5IYTwvQXV0aG9yPjxZZWFyPjIwMDc8L1llYXI+PFJlY051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EwOTY4LTczPC9wYWdlcz48dm9sdW1lPjEwNDwv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</w:fldData>
        </w:fldChar>
      </w:r>
      <w:r w:rsidR="00A2681B" w:rsidRPr="008009BD">
        <w:instrText xml:space="preserve"> ADDIN EN.CITE.DATA </w:instrText>
      </w:r>
      <w:r w:rsidR="00A2681B" w:rsidRPr="008009BD">
        <w:fldChar w:fldCharType="end"/>
      </w:r>
      <w:r w:rsidR="005D2A95" w:rsidRPr="008009BD">
        <w:fldChar w:fldCharType="separate"/>
      </w:r>
      <w:r w:rsidR="00A2681B" w:rsidRPr="008009BD">
        <w:rPr>
          <w:noProof/>
        </w:rPr>
        <w:t>(</w:t>
      </w:r>
      <w:hyperlink w:anchor="_ENREF_21" w:tooltip="Ha, 2007 #45" w:history="1">
        <w:r w:rsidR="00477399" w:rsidRPr="008009BD">
          <w:rPr>
            <w:noProof/>
          </w:rPr>
          <w:t>Ha et al., 2007</w:t>
        </w:r>
      </w:hyperlink>
      <w:r w:rsidR="00A2681B" w:rsidRPr="008009BD">
        <w:rPr>
          <w:noProof/>
        </w:rPr>
        <w:t>)</w:t>
      </w:r>
      <w:r w:rsidR="005D2A95" w:rsidRPr="008009BD">
        <w:fldChar w:fldCharType="end"/>
      </w:r>
      <w:r w:rsidRPr="008009BD">
        <w:t xml:space="preserve">.  </w:t>
      </w:r>
      <w:r w:rsidR="00C701BB" w:rsidRPr="008009BD">
        <w:t>p53 mutations in melanoma are themselves rare</w:t>
      </w:r>
      <w:r w:rsidR="00827DE8" w:rsidRPr="008009BD">
        <w:t xml:space="preserve"> </w:t>
      </w:r>
      <w:r w:rsidR="00C701BB" w:rsidRPr="008009BD">
        <w:fldChar w:fldCharType="begin">
          <w:fldData xml:space="preserve">PEVuZE5vdGU+PENpdGU+PEF1dGhvcj5HZW1iYXJza2E8L0F1dGhvcj48WWVhcj4yMDEyPC9ZZWFy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</w:fldData>
        </w:fldChar>
      </w:r>
      <w:r w:rsidR="00477399" w:rsidRPr="008009BD">
        <w:instrText xml:space="preserve"> ADDIN EN.CITE </w:instrText>
      </w:r>
      <w:r w:rsidR="00477399" w:rsidRPr="008009BD">
        <w:fldChar w:fldCharType="begin">
          <w:fldData xml:space="preserve">PEVuZE5vdGU+PENpdGU+PEF1dGhvcj5HZW1iYXJza2E8L0F1dGhvcj48WWVhcj4yMDEyPC9ZZWFy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</w:fldData>
        </w:fldChar>
      </w:r>
      <w:r w:rsidR="00477399" w:rsidRPr="008009BD">
        <w:instrText xml:space="preserve"> ADDIN EN.CITE.DATA </w:instrText>
      </w:r>
      <w:r w:rsidR="00477399" w:rsidRPr="008009BD">
        <w:fldChar w:fldCharType="end"/>
      </w:r>
      <w:r w:rsidR="00C701BB" w:rsidRPr="008009BD">
        <w:fldChar w:fldCharType="separate"/>
      </w:r>
      <w:r w:rsidR="00477399" w:rsidRPr="008009BD">
        <w:rPr>
          <w:noProof/>
        </w:rPr>
        <w:t>(</w:t>
      </w:r>
      <w:hyperlink w:anchor="_ENREF_5" w:tooltip="Bennett, 2016 #37" w:history="1">
        <w:r w:rsidR="00477399" w:rsidRPr="008009BD">
          <w:rPr>
            <w:noProof/>
          </w:rPr>
          <w:t>Bennett, 2016</w:t>
        </w:r>
      </w:hyperlink>
      <w:r w:rsidR="00477399" w:rsidRPr="008009BD">
        <w:rPr>
          <w:noProof/>
        </w:rPr>
        <w:t xml:space="preserve">, </w:t>
      </w:r>
      <w:hyperlink w:anchor="_ENREF_20" w:tooltip="Gembarska, 2012 #58" w:history="1">
        <w:r w:rsidR="00477399" w:rsidRPr="008009BD">
          <w:rPr>
            <w:noProof/>
          </w:rPr>
          <w:t>Gembarska et al., 2012</w:t>
        </w:r>
      </w:hyperlink>
      <w:r w:rsidR="00477399" w:rsidRPr="008009BD">
        <w:rPr>
          <w:noProof/>
        </w:rPr>
        <w:t>)</w:t>
      </w:r>
      <w:r w:rsidR="00C701BB" w:rsidRPr="008009BD">
        <w:fldChar w:fldCharType="end"/>
      </w:r>
      <w:r w:rsidRPr="008009BD">
        <w:t xml:space="preserve">. </w:t>
      </w:r>
      <w:r w:rsidR="00765A04" w:rsidRPr="008009BD">
        <w:t>However, MDM4, another inhibitor of TP53, has been found to be upregulated in 69% of human melanomas (</w:t>
      </w:r>
      <w:proofErr w:type="spellStart"/>
      <w:r w:rsidR="00765A04" w:rsidRPr="008009BD">
        <w:t>Gembarska</w:t>
      </w:r>
      <w:proofErr w:type="spellEnd"/>
      <w:r w:rsidR="00765A04" w:rsidRPr="008009BD">
        <w:t xml:space="preserve"> et al., 2012) and in all the melanoma cell lines examined in that same study</w:t>
      </w:r>
      <w:r w:rsidR="00765A04" w:rsidRPr="008009BD">
        <w:rPr>
          <w:i/>
          <w:iCs/>
        </w:rPr>
        <w:t>.</w:t>
      </w:r>
      <w:r w:rsidR="00765A04" w:rsidRPr="008009BD">
        <w:t xml:space="preserve"> </w:t>
      </w:r>
      <w:r w:rsidRPr="008009BD">
        <w:t xml:space="preserve">Therefore, cells in which the entire </w:t>
      </w:r>
      <w:r w:rsidRPr="008009BD">
        <w:rPr>
          <w:i/>
          <w:iCs/>
        </w:rPr>
        <w:t>CDKN2</w:t>
      </w:r>
      <w:r w:rsidRPr="008009BD">
        <w:t xml:space="preserve"> cluster is lost face the perfect storm for centrosome amplification. With cen</w:t>
      </w:r>
      <w:r w:rsidR="00DC31E9" w:rsidRPr="008009BD">
        <w:t xml:space="preserve">triole overduplication uninhibited </w:t>
      </w:r>
      <w:r w:rsidRPr="008009BD">
        <w:t xml:space="preserve">and a reduced ability to respond to errors in centrosome duplication, supernumerary centrosomes can be generated and tolerated. </w:t>
      </w:r>
      <w:r w:rsidR="00DD2938" w:rsidRPr="008009BD">
        <w:t>While our study has been conducted on cultured cell lines derived from melanomas, it</w:t>
      </w:r>
      <w:r w:rsidRPr="008009BD">
        <w:t xml:space="preserve"> suggest</w:t>
      </w:r>
      <w:r w:rsidR="00DD2938" w:rsidRPr="008009BD">
        <w:t>s</w:t>
      </w:r>
      <w:r w:rsidRPr="008009BD">
        <w:t xml:space="preserve"> that, in melanoma, the very mutations that allow cells to escape normal growth controls, including cellular senescence, also allow centrosome duplication to become deregulated. It will be interesting to see if clini</w:t>
      </w:r>
      <w:r w:rsidR="00DC31E9" w:rsidRPr="008009BD">
        <w:t>cal samples of early melanomas</w:t>
      </w:r>
      <w:r w:rsidRPr="008009BD">
        <w:t xml:space="preserve"> </w:t>
      </w:r>
      <w:r w:rsidR="00DD2938" w:rsidRPr="008009BD">
        <w:t xml:space="preserve">also </w:t>
      </w:r>
      <w:r w:rsidRPr="008009BD">
        <w:t>display correlation between loss of p15 and p16 activity and increased centrosome numbers.</w:t>
      </w:r>
      <w:r w:rsidR="000A7B34" w:rsidRPr="008009BD">
        <w:t xml:space="preserve"> </w:t>
      </w:r>
      <w:r w:rsidR="000A7B34" w:rsidRPr="008009BD">
        <w:lastRenderedPageBreak/>
        <w:t>Such validation of this theory in clinical melanoma samples will need to be the subject of a future, more extensive study.</w:t>
      </w:r>
    </w:p>
    <w:p w14:paraId="6DBB132C" w14:textId="50A292C9" w:rsidR="00932CEC" w:rsidRPr="006F6F23" w:rsidRDefault="00932CEC" w:rsidP="00890B96">
      <w:pPr>
        <w:spacing w:line="360" w:lineRule="auto"/>
        <w:jc w:val="both"/>
      </w:pPr>
    </w:p>
    <w:p w14:paraId="52377397" w14:textId="77777777" w:rsidR="00294CF7" w:rsidRPr="006F6F23" w:rsidRDefault="00294CF7" w:rsidP="00890B96">
      <w:pPr>
        <w:spacing w:line="360" w:lineRule="auto"/>
        <w:jc w:val="both"/>
      </w:pPr>
    </w:p>
    <w:p w14:paraId="0879DA1A" w14:textId="77777777" w:rsidR="00294CF7" w:rsidRPr="006F6F23" w:rsidRDefault="00294CF7" w:rsidP="00294CF7">
      <w:pPr>
        <w:spacing w:line="360" w:lineRule="auto"/>
        <w:jc w:val="both"/>
        <w:rPr>
          <w:b/>
        </w:rPr>
      </w:pPr>
      <w:r w:rsidRPr="006F6F23">
        <w:rPr>
          <w:b/>
          <w:bCs/>
        </w:rPr>
        <w:t>Materials and Methods</w:t>
      </w:r>
    </w:p>
    <w:p w14:paraId="45B0D988" w14:textId="77777777" w:rsidR="00294CF7" w:rsidRPr="006F6F23" w:rsidRDefault="00294CF7" w:rsidP="00294CF7">
      <w:pPr>
        <w:spacing w:line="360" w:lineRule="auto"/>
        <w:jc w:val="both"/>
        <w:rPr>
          <w:b/>
        </w:rPr>
      </w:pPr>
      <w:r w:rsidRPr="006F6F23">
        <w:rPr>
          <w:b/>
          <w:bCs/>
        </w:rPr>
        <w:t>Cell culture</w:t>
      </w:r>
    </w:p>
    <w:p w14:paraId="2C961830" w14:textId="1D668F6F" w:rsidR="00294CF7" w:rsidRPr="006F6F23" w:rsidRDefault="00294CF7" w:rsidP="00294CF7">
      <w:pPr>
        <w:spacing w:line="360" w:lineRule="auto"/>
        <w:jc w:val="both"/>
      </w:pPr>
      <w:r w:rsidRPr="006F6F23">
        <w:t>Human melanoma cell lines were grown in RPMI 1640 medium (Invitrogen, UK) supplemented with foetal calf serum (10%, Invitrogen), L-glutamine (2 mM, Invitrogen), penicillin/streptomycin (100 U/ml and</w:t>
      </w:r>
      <w:r w:rsidR="00A21BBC" w:rsidRPr="006F6F23">
        <w:t xml:space="preserve"> 100 µg/ml, respectively, Sigma</w:t>
      </w:r>
      <w:r w:rsidRPr="006F6F23">
        <w:t>) and extra phenol red (7.5 µg/ml, Sigma) at 37</w:t>
      </w:r>
      <w:r w:rsidRPr="006F6F23">
        <w:rPr>
          <w:vertAlign w:val="superscript"/>
        </w:rPr>
        <w:t>O</w:t>
      </w:r>
      <w:r w:rsidRPr="006F6F23">
        <w:t>C with 10% CO</w:t>
      </w:r>
      <w:r w:rsidRPr="006F6F23">
        <w:rPr>
          <w:vertAlign w:val="subscript"/>
        </w:rPr>
        <w:t xml:space="preserve">2. </w:t>
      </w:r>
      <w:r w:rsidRPr="006F6F23">
        <w:t xml:space="preserve">Human normal and immortal melanocyte lines were grown as above with the addition of 200 </w:t>
      </w:r>
      <w:proofErr w:type="spellStart"/>
      <w:r w:rsidRPr="006F6F23">
        <w:t>nM</w:t>
      </w:r>
      <w:proofErr w:type="spellEnd"/>
      <w:r w:rsidRPr="006F6F23">
        <w:t xml:space="preserve"> 12-O-tetradecanoyl phorbol 13-acetate (Sigma), 200 </w:t>
      </w:r>
      <w:proofErr w:type="spellStart"/>
      <w:r w:rsidRPr="006F6F23">
        <w:t>pM</w:t>
      </w:r>
      <w:proofErr w:type="spellEnd"/>
      <w:r w:rsidRPr="006F6F23">
        <w:t xml:space="preserve"> cholera toxin (Sigma), 10 ng/ml human stem cell factor (Invitrogen) and 10 </w:t>
      </w:r>
      <w:proofErr w:type="spellStart"/>
      <w:r w:rsidR="00A21BBC" w:rsidRPr="006F6F23">
        <w:t>nM</w:t>
      </w:r>
      <w:proofErr w:type="spellEnd"/>
      <w:r w:rsidR="00A21BBC" w:rsidRPr="006F6F23">
        <w:t xml:space="preserve"> endothelin 1 (</w:t>
      </w:r>
      <w:proofErr w:type="spellStart"/>
      <w:r w:rsidR="00A21BBC" w:rsidRPr="006F6F23">
        <w:t>Bachem</w:t>
      </w:r>
      <w:proofErr w:type="spellEnd"/>
      <w:r w:rsidRPr="006F6F23">
        <w:t>, Germany). To assay for centrosome duplication, fresh medium was supplemented with 4 mM hydroxyurea (Sigma) and cells were incubated for 48 h before fixing as below.</w:t>
      </w:r>
    </w:p>
    <w:p w14:paraId="152AC4DA" w14:textId="77777777" w:rsidR="00294CF7" w:rsidRPr="006F6F23" w:rsidRDefault="00294CF7" w:rsidP="00294CF7">
      <w:pPr>
        <w:spacing w:line="360" w:lineRule="auto"/>
        <w:jc w:val="both"/>
      </w:pPr>
    </w:p>
    <w:p w14:paraId="24CEA9C0" w14:textId="77777777" w:rsidR="00294CF7" w:rsidRPr="006F6F23" w:rsidRDefault="00294CF7" w:rsidP="00294CF7">
      <w:pPr>
        <w:spacing w:line="360" w:lineRule="auto"/>
        <w:jc w:val="both"/>
        <w:rPr>
          <w:b/>
        </w:rPr>
      </w:pPr>
      <w:r w:rsidRPr="006F6F23">
        <w:rPr>
          <w:b/>
          <w:bCs/>
        </w:rPr>
        <w:t>Immunostaining</w:t>
      </w:r>
    </w:p>
    <w:p w14:paraId="2752FA53" w14:textId="3B70E5F0" w:rsidR="00294CF7" w:rsidRPr="006F6F23" w:rsidRDefault="00294CF7" w:rsidP="00294CF7">
      <w:pPr>
        <w:spacing w:line="360" w:lineRule="auto"/>
        <w:jc w:val="both"/>
      </w:pPr>
      <w:r w:rsidRPr="006F6F23">
        <w:t>Cells were fixed at 75% confluence in -20</w:t>
      </w:r>
      <w:r w:rsidRPr="006F6F23">
        <w:rPr>
          <w:vertAlign w:val="superscript"/>
        </w:rPr>
        <w:t>O</w:t>
      </w:r>
      <w:r w:rsidRPr="006F6F23">
        <w:t>C methanol (</w:t>
      </w:r>
      <w:r w:rsidRPr="006F6F23">
        <w:rPr>
          <w:rStyle w:val="Normal1"/>
        </w:rPr>
        <w:t>Fisher Scientific</w:t>
      </w:r>
      <w:r w:rsidRPr="006F6F23">
        <w:t>) for 5 min then blocked with 1% BSA (Sigma) prepared in complete PBS for 20 min. Cells were probed with antibodies for one hour at room temperature. Primary antibodies used were against: γ-tubulin (1:1000</w:t>
      </w:r>
      <w:r w:rsidR="00A21BBC" w:rsidRPr="006F6F23">
        <w:t>, Sigma) and ODF2 (1:500, Abcam</w:t>
      </w:r>
      <w:r w:rsidRPr="006F6F23">
        <w:t>). Secondary antibodies were Alexa Fluor 488 goat anti-mouse IgG and/or Alexa Fluor 594 goat anti-rabbit IgG (1:200, Invitrogen). The nuclei were stained with propidium iodide (1 µg/ml, Sigma) or DAPI (1µg/ml, Invitrogen). Cells were mounte</w:t>
      </w:r>
      <w:r w:rsidR="00A21BBC" w:rsidRPr="006F6F23">
        <w:t xml:space="preserve">d in </w:t>
      </w:r>
      <w:proofErr w:type="spellStart"/>
      <w:r w:rsidR="00A21BBC" w:rsidRPr="006F6F23">
        <w:t>Citifluor</w:t>
      </w:r>
      <w:proofErr w:type="spellEnd"/>
      <w:r w:rsidR="00A21BBC" w:rsidRPr="006F6F23">
        <w:t xml:space="preserve"> (Agar Scientific</w:t>
      </w:r>
      <w:r w:rsidRPr="006F6F23">
        <w:t xml:space="preserve">). Coverslips were washed with complete PBS between steps. Images were taken using an </w:t>
      </w:r>
      <w:proofErr w:type="spellStart"/>
      <w:r w:rsidRPr="006F6F23">
        <w:t>Axioplan</w:t>
      </w:r>
      <w:proofErr w:type="spellEnd"/>
      <w:r w:rsidRPr="006F6F23">
        <w:t xml:space="preserve"> 2 epifluorescence</w:t>
      </w:r>
      <w:r w:rsidRPr="006F6F23">
        <w:rPr>
          <w:lang w:eastAsia="en-GB"/>
        </w:rPr>
        <w:t xml:space="preserve"> </w:t>
      </w:r>
      <w:r w:rsidRPr="006F6F23">
        <w:t xml:space="preserve">microscope and </w:t>
      </w:r>
      <w:proofErr w:type="spellStart"/>
      <w:r w:rsidRPr="006F6F23">
        <w:t>AxioVision</w:t>
      </w:r>
      <w:proofErr w:type="spellEnd"/>
      <w:r w:rsidRPr="006F6F23">
        <w:t xml:space="preserve"> 3 software (Carl Zeiss). Images of cells stained with propidium iodide were further analysed using the </w:t>
      </w:r>
      <w:proofErr w:type="spellStart"/>
      <w:r w:rsidRPr="006F6F23">
        <w:t>AxioVision</w:t>
      </w:r>
      <w:proofErr w:type="spellEnd"/>
      <w:r w:rsidRPr="006F6F23">
        <w:t xml:space="preserve"> 3 software to quantify DNA content for each nucleus.</w:t>
      </w:r>
    </w:p>
    <w:p w14:paraId="355A183F" w14:textId="77777777" w:rsidR="00294CF7" w:rsidRPr="006F6F23" w:rsidRDefault="00294CF7" w:rsidP="00294CF7">
      <w:pPr>
        <w:autoSpaceDE w:val="0"/>
        <w:autoSpaceDN w:val="0"/>
        <w:adjustRightInd w:val="0"/>
        <w:spacing w:line="360" w:lineRule="auto"/>
        <w:jc w:val="both"/>
        <w:rPr>
          <w:highlight w:val="red"/>
          <w:lang w:eastAsia="en-GB"/>
        </w:rPr>
      </w:pPr>
    </w:p>
    <w:p w14:paraId="5C60F769" w14:textId="77777777" w:rsidR="00294CF7" w:rsidRPr="006F6F23" w:rsidRDefault="00294CF7" w:rsidP="00294CF7">
      <w:pPr>
        <w:spacing w:line="360" w:lineRule="auto"/>
        <w:jc w:val="both"/>
        <w:rPr>
          <w:b/>
        </w:rPr>
      </w:pPr>
      <w:r w:rsidRPr="006F6F23">
        <w:rPr>
          <w:b/>
          <w:bCs/>
        </w:rPr>
        <w:t>Western blotting</w:t>
      </w:r>
    </w:p>
    <w:p w14:paraId="0F005EC6" w14:textId="7249CF2B" w:rsidR="00294CF7" w:rsidRPr="006F6F23" w:rsidRDefault="00294CF7" w:rsidP="00294CF7">
      <w:pPr>
        <w:spacing w:line="360" w:lineRule="auto"/>
        <w:jc w:val="both"/>
      </w:pPr>
      <w:r w:rsidRPr="006F6F23">
        <w:t>Cells were lysed using lysis buffer containing 50 mM Tris – pH 8, 150 mM NaCl, 2 mM EDTA, 1% Triton-X100, 1% SDS and 1× protease inhibitor (Comple</w:t>
      </w:r>
      <w:r w:rsidR="00A21BBC" w:rsidRPr="006F6F23">
        <w:t>te Mini Cocktail Tablets, Roche</w:t>
      </w:r>
      <w:r w:rsidRPr="006F6F23">
        <w:t>). The lysates were homogenized then centrifuged for 15 min at 6613 x g. Protein concentration was determined using the Pierce BCA Protein assay kit (Thermo Scientific). 30-40 µg of protein from each sample were resolved by a 15% polyacrylamide gel and wet transferre</w:t>
      </w:r>
      <w:r w:rsidR="00A21BBC" w:rsidRPr="006F6F23">
        <w:t>d to a PVDF membrane (Millipore</w:t>
      </w:r>
      <w:r w:rsidRPr="006F6F23">
        <w:t xml:space="preserve">). The membranes were blocked in </w:t>
      </w:r>
      <w:r w:rsidR="00E31ECB" w:rsidRPr="006F6F23">
        <w:t xml:space="preserve">PBS containing </w:t>
      </w:r>
      <w:r w:rsidRPr="006F6F23">
        <w:t>5% dried milk</w:t>
      </w:r>
      <w:r w:rsidR="0021744C">
        <w:t xml:space="preserve"> powd</w:t>
      </w:r>
      <w:r w:rsidR="00E31ECB" w:rsidRPr="006F6F23">
        <w:t>er and</w:t>
      </w:r>
      <w:r w:rsidRPr="006F6F23">
        <w:t xml:space="preserve"> 0.1% Tween</w:t>
      </w:r>
      <w:r w:rsidR="00E31ECB" w:rsidRPr="006F6F23">
        <w:t>-</w:t>
      </w:r>
      <w:r w:rsidRPr="006F6F23">
        <w:t xml:space="preserve">20 for 1 hour at room temperature and then incubated </w:t>
      </w:r>
      <w:r w:rsidR="00A21BBC" w:rsidRPr="006F6F23">
        <w:t>in anti-p15 (1:1000, Santa Cruz</w:t>
      </w:r>
      <w:r w:rsidRPr="006F6F23">
        <w:t>) or an</w:t>
      </w:r>
      <w:r w:rsidR="00A21BBC" w:rsidRPr="006F6F23">
        <w:t>ti-p16 (1:1000, Cell Signalling</w:t>
      </w:r>
      <w:r w:rsidRPr="006F6F23">
        <w:t>) primary antibody overnight at 4</w:t>
      </w:r>
      <w:r w:rsidRPr="006F6F23">
        <w:rPr>
          <w:vertAlign w:val="superscript"/>
        </w:rPr>
        <w:t>O</w:t>
      </w:r>
      <w:r w:rsidRPr="006F6F23">
        <w:t>C. Following incubation in HRP-conjugated anti-mouse (for p15) or anti-rabbit (for p16) secondary antibody (1:2000, Cell Signalling) for 1 hour at room temperature, proteins were detected using E</w:t>
      </w:r>
      <w:r w:rsidR="00A21BBC" w:rsidRPr="006F6F23">
        <w:t>CL (GE Healthcare Life Sciences</w:t>
      </w:r>
      <w:r w:rsidRPr="006F6F23">
        <w:t xml:space="preserve">). Two bands for p15 were revealed as previously described by </w:t>
      </w:r>
      <w:proofErr w:type="spellStart"/>
      <w:r w:rsidRPr="006F6F23">
        <w:t>Fuxe</w:t>
      </w:r>
      <w:proofErr w:type="spellEnd"/>
      <w:r w:rsidRPr="006F6F23">
        <w:t xml:space="preserve"> et al. </w:t>
      </w:r>
      <w:r w:rsidRPr="006F6F23">
        <w:fldChar w:fldCharType="begin">
          <w:fldData xml:space="preserve">PEVuZE5vdGU+PENpdGU+PEF1dGhvcj5GdXhlPC9BdXRob3I+PFllYXI+MjAwMDwvWWVhcj48UmVj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=
</w:fldData>
        </w:fldChar>
      </w:r>
      <w:r w:rsidR="00A2681B" w:rsidRPr="006F6F23">
        <w:instrText xml:space="preserve"> ADDIN EN.CITE </w:instrText>
      </w:r>
      <w:r w:rsidR="00A2681B" w:rsidRPr="006F6F23">
        <w:fldChar w:fldCharType="begin">
          <w:fldData xml:space="preserve">PEVuZE5vdGU+PENpdGU+PEF1dGhvcj5GdXhlPC9BdXRob3I+PFllYXI+MjAwMDwvWWVhcj48UmVj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=
</w:fldData>
        </w:fldChar>
      </w:r>
      <w:r w:rsidR="00A2681B" w:rsidRPr="006F6F23">
        <w:instrText xml:space="preserve"> ADDIN EN.CITE.DATA </w:instrText>
      </w:r>
      <w:r w:rsidR="00A2681B" w:rsidRPr="006F6F23">
        <w:fldChar w:fldCharType="end"/>
      </w:r>
      <w:r w:rsidRPr="006F6F23">
        <w:fldChar w:fldCharType="separate"/>
      </w:r>
      <w:r w:rsidR="00A2681B" w:rsidRPr="006F6F23">
        <w:rPr>
          <w:noProof/>
        </w:rPr>
        <w:t>(</w:t>
      </w:r>
      <w:hyperlink w:anchor="_ENREF_17" w:tooltip="Fuxe, 2000 #32" w:history="1">
        <w:r w:rsidR="00477399" w:rsidRPr="006F6F23">
          <w:rPr>
            <w:noProof/>
          </w:rPr>
          <w:t>Fuxe et al., 2000</w:t>
        </w:r>
      </w:hyperlink>
      <w:r w:rsidR="00A2681B" w:rsidRPr="006F6F23">
        <w:rPr>
          <w:noProof/>
        </w:rPr>
        <w:t>)</w:t>
      </w:r>
      <w:r w:rsidRPr="006F6F23">
        <w:fldChar w:fldCharType="end"/>
      </w:r>
      <w:r w:rsidRPr="006F6F23">
        <w:t xml:space="preserve">. </w:t>
      </w:r>
      <w:r w:rsidRPr="006F6F23">
        <w:lastRenderedPageBreak/>
        <w:t xml:space="preserve">To re-probe the blots with a loading control antibody, the membranes were stripped for 10 min at room temperature in stripping solution (Millipore) and blocked for 1 hour prior to re-probing for β-actin (1:1000, Cell Signalling). </w:t>
      </w:r>
    </w:p>
    <w:p w14:paraId="1C408D6D" w14:textId="77777777" w:rsidR="00294CF7" w:rsidRPr="006F6F23" w:rsidRDefault="00294CF7" w:rsidP="00294CF7">
      <w:pPr>
        <w:spacing w:line="360" w:lineRule="auto"/>
        <w:jc w:val="both"/>
      </w:pPr>
    </w:p>
    <w:p w14:paraId="737E4A9D" w14:textId="77777777" w:rsidR="00294CF7" w:rsidRPr="006F6F23" w:rsidRDefault="00294CF7" w:rsidP="00294CF7">
      <w:pPr>
        <w:spacing w:line="360" w:lineRule="auto"/>
        <w:jc w:val="both"/>
        <w:rPr>
          <w:b/>
        </w:rPr>
      </w:pPr>
      <w:r w:rsidRPr="006F6F23">
        <w:rPr>
          <w:b/>
          <w:bCs/>
        </w:rPr>
        <w:t>Transfection of cultured cells</w:t>
      </w:r>
    </w:p>
    <w:p w14:paraId="4F0155D5" w14:textId="54E60F92" w:rsidR="00294CF7" w:rsidRPr="006F6F23" w:rsidRDefault="00294CF7" w:rsidP="00294CF7">
      <w:pPr>
        <w:spacing w:line="360" w:lineRule="auto"/>
        <w:jc w:val="both"/>
        <w:rPr>
          <w:lang w:val="en-US"/>
        </w:rPr>
      </w:pPr>
      <w:proofErr w:type="spellStart"/>
      <w:r w:rsidRPr="006F6F23">
        <w:t>Nohm</w:t>
      </w:r>
      <w:proofErr w:type="spellEnd"/>
      <w:r w:rsidRPr="006F6F23">
        <w:t xml:space="preserve"> 4, WM-98-1 and SGM2 cells were transfected using </w:t>
      </w:r>
      <w:proofErr w:type="spellStart"/>
      <w:r w:rsidRPr="006F6F23">
        <w:t>DharmaFECT</w:t>
      </w:r>
      <w:proofErr w:type="spellEnd"/>
      <w:r w:rsidRPr="006F6F23">
        <w:t xml:space="preserve"> transfection reagent</w:t>
      </w:r>
      <w:r w:rsidR="00A21BBC" w:rsidRPr="006F6F23">
        <w:t xml:space="preserve"> 2 (0.1 µl/100 µl well, </w:t>
      </w:r>
      <w:proofErr w:type="spellStart"/>
      <w:r w:rsidR="00A21BBC" w:rsidRPr="006F6F23">
        <w:t>ABgene</w:t>
      </w:r>
      <w:proofErr w:type="spellEnd"/>
      <w:r w:rsidRPr="006F6F23">
        <w:t xml:space="preserve">) with ON-TARGET plus SMART pools of siRNAs directed against human </w:t>
      </w:r>
      <w:r w:rsidRPr="006F6F23">
        <w:rPr>
          <w:i/>
          <w:iCs/>
        </w:rPr>
        <w:t>CDKN2A</w:t>
      </w:r>
      <w:r w:rsidRPr="006F6F23">
        <w:t xml:space="preserve"> and/or </w:t>
      </w:r>
      <w:r w:rsidRPr="006F6F23">
        <w:rPr>
          <w:i/>
          <w:iCs/>
        </w:rPr>
        <w:t>CDKN2B</w:t>
      </w:r>
      <w:r w:rsidRPr="006F6F23">
        <w:t xml:space="preserve"> (25 </w:t>
      </w:r>
      <w:proofErr w:type="spellStart"/>
      <w:r w:rsidRPr="006F6F23">
        <w:t>nM</w:t>
      </w:r>
      <w:proofErr w:type="spellEnd"/>
      <w:r w:rsidRPr="006F6F23">
        <w:t xml:space="preserve">) as per the manufacturer’s guidance. </w:t>
      </w:r>
      <w:r w:rsidRPr="006F6F23">
        <w:rPr>
          <w:lang w:val="en-US"/>
        </w:rPr>
        <w:t xml:space="preserve">A375P cells were transfected with pBabe-puro-hp15 (a kind gift from Prof Gordon Peters, </w:t>
      </w:r>
      <w:r w:rsidRPr="006F6F23">
        <w:t>CRUK, London Research Institute</w:t>
      </w:r>
      <w:r w:rsidRPr="006F6F23">
        <w:rPr>
          <w:lang w:val="en-US"/>
        </w:rPr>
        <w:t>) using Lipofectamine 2000 transfection reagent (Life Technologies) for 24 h using 2 µl reagent and 1µg of plasmid DNA per 500 µl</w:t>
      </w:r>
      <w:r w:rsidRPr="006F6F23">
        <w:rPr>
          <w:b/>
          <w:bCs/>
          <w:lang w:val="en-US"/>
        </w:rPr>
        <w:t xml:space="preserve"> </w:t>
      </w:r>
      <w:r w:rsidRPr="006F6F23">
        <w:rPr>
          <w:lang w:val="en-US"/>
        </w:rPr>
        <w:t>as per the manufacturer’s guidance.</w:t>
      </w:r>
    </w:p>
    <w:p w14:paraId="01469C55" w14:textId="77777777" w:rsidR="00294CF7" w:rsidRPr="006F6F23" w:rsidRDefault="00294CF7" w:rsidP="00294CF7">
      <w:pPr>
        <w:spacing w:line="360" w:lineRule="auto"/>
        <w:jc w:val="both"/>
      </w:pPr>
    </w:p>
    <w:p w14:paraId="51ACB9D2" w14:textId="77777777" w:rsidR="00294CF7" w:rsidRPr="006F6F23" w:rsidRDefault="00294CF7" w:rsidP="00294CF7">
      <w:pPr>
        <w:spacing w:line="360" w:lineRule="auto"/>
        <w:jc w:val="both"/>
        <w:rPr>
          <w:b/>
        </w:rPr>
      </w:pPr>
      <w:r w:rsidRPr="006F6F23">
        <w:rPr>
          <w:b/>
        </w:rPr>
        <w:t>FACS analysis</w:t>
      </w:r>
    </w:p>
    <w:p w14:paraId="6A6185A1" w14:textId="77777777" w:rsidR="00294CF7" w:rsidRPr="006F6F23" w:rsidRDefault="00294CF7" w:rsidP="00294CF7">
      <w:pPr>
        <w:spacing w:line="360" w:lineRule="auto"/>
        <w:jc w:val="both"/>
      </w:pPr>
      <w:r w:rsidRPr="006F6F23">
        <w:t>Between 0.5 to 1x10</w:t>
      </w:r>
      <w:r w:rsidRPr="006F6F23">
        <w:rPr>
          <w:vertAlign w:val="superscript"/>
        </w:rPr>
        <w:t>6</w:t>
      </w:r>
      <w:r w:rsidRPr="006F6F23">
        <w:t xml:space="preserve"> cells were grown in 6-well plates and treated as described. Cells were detached from the surface, pelleted and washed twice in PBS before fixing with 70% ethanol for 1 hour at 4°C, with the ethanol solution added while the cells were mixed on a vortex. Cells were stained with 1µg/ml DAPI. A Canto II FACS (Beckton Dickinson) was used for sample analysis, according to manufacturer’s instructions, with 25,000 events captured per sample. Flow Jo software was used for analysis of the data output from the Canto II machine.</w:t>
      </w:r>
    </w:p>
    <w:p w14:paraId="3A50513F" w14:textId="77777777" w:rsidR="00294CF7" w:rsidRPr="006F6F23" w:rsidRDefault="00294CF7" w:rsidP="00294CF7">
      <w:pPr>
        <w:spacing w:line="360" w:lineRule="auto"/>
        <w:jc w:val="both"/>
        <w:rPr>
          <w:b/>
        </w:rPr>
      </w:pPr>
    </w:p>
    <w:p w14:paraId="3649BCF9" w14:textId="77777777" w:rsidR="00294CF7" w:rsidRPr="006F6F23" w:rsidRDefault="00294CF7" w:rsidP="00294CF7">
      <w:pPr>
        <w:spacing w:line="360" w:lineRule="auto"/>
        <w:jc w:val="both"/>
        <w:rPr>
          <w:b/>
        </w:rPr>
      </w:pPr>
      <w:r w:rsidRPr="006F6F23">
        <w:rPr>
          <w:b/>
          <w:bCs/>
        </w:rPr>
        <w:t>Statistical analysis</w:t>
      </w:r>
    </w:p>
    <w:p w14:paraId="45E36330" w14:textId="2EA33AD2" w:rsidR="00294CF7" w:rsidRDefault="00294CF7" w:rsidP="00294CF7">
      <w:pPr>
        <w:spacing w:line="360" w:lineRule="auto"/>
        <w:jc w:val="both"/>
      </w:pPr>
      <w:r w:rsidRPr="006F6F23">
        <w:t xml:space="preserve">All data are expressed as mean ± SEM (Standard Error of the Mean) except where specified. Student’s </w:t>
      </w:r>
      <w:r w:rsidRPr="006F6F23">
        <w:rPr>
          <w:i/>
          <w:iCs/>
        </w:rPr>
        <w:t>t</w:t>
      </w:r>
      <w:r w:rsidRPr="006F6F23">
        <w:t xml:space="preserve">-test was applied to determine statistical significance, or ANOVA (LSD test) where stated.  In all cases, statistical significance was defined as </w:t>
      </w:r>
      <w:r w:rsidRPr="006F6F23">
        <w:rPr>
          <w:i/>
          <w:iCs/>
        </w:rPr>
        <w:t>P</w:t>
      </w:r>
      <w:r w:rsidRPr="006F6F23">
        <w:t>&lt;0.05 (*). Minimally, three independent repeats of each experiment (n=3) were performed.</w:t>
      </w:r>
    </w:p>
    <w:p w14:paraId="47144555" w14:textId="77777777" w:rsidR="00CB5B5E" w:rsidRDefault="00CB5B5E" w:rsidP="00294CF7">
      <w:pPr>
        <w:spacing w:line="360" w:lineRule="auto"/>
        <w:jc w:val="both"/>
      </w:pPr>
    </w:p>
    <w:p w14:paraId="6711D925" w14:textId="77777777" w:rsidR="00CB5B5E" w:rsidRPr="002043B1" w:rsidRDefault="00CB5B5E" w:rsidP="00CB5B5E">
      <w:pPr>
        <w:spacing w:line="360" w:lineRule="auto"/>
        <w:rPr>
          <w:b/>
        </w:rPr>
      </w:pPr>
      <w:r w:rsidRPr="00D8707F">
        <w:rPr>
          <w:b/>
        </w:rPr>
        <w:t>Data Availability</w:t>
      </w:r>
    </w:p>
    <w:p w14:paraId="68AD9AA0" w14:textId="0746FA50" w:rsidR="00CB5B5E" w:rsidRPr="00E46B90" w:rsidRDefault="00CB5B5E" w:rsidP="00294CF7">
      <w:pPr>
        <w:spacing w:line="360" w:lineRule="auto"/>
        <w:jc w:val="both"/>
      </w:pPr>
      <w:r w:rsidRPr="00B331C8">
        <w:t xml:space="preserve">The data </w:t>
      </w:r>
      <w:r w:rsidRPr="00023211">
        <w:rPr>
          <w:bCs/>
          <w:lang w:eastAsia="en-GB"/>
        </w:rPr>
        <w:t>supporting the results reported in this article were generated during the study</w:t>
      </w:r>
      <w:r w:rsidRPr="00B331C8">
        <w:t xml:space="preserve"> and are available from the corresponding author upon reasonable request. </w:t>
      </w:r>
      <w:r w:rsidRPr="00023211">
        <w:rPr>
          <w:bCs/>
          <w:lang w:eastAsia="en-GB"/>
        </w:rPr>
        <w:t xml:space="preserve">The cell lines used are available from the Functional Genomics Cell Bank at St George’s </w:t>
      </w:r>
      <w:r w:rsidR="00E46B90">
        <w:rPr>
          <w:bCs/>
          <w:lang w:eastAsia="en-GB"/>
        </w:rPr>
        <w:t>(</w:t>
      </w:r>
      <w:hyperlink r:id="rId10" w:history="1">
        <w:r w:rsidR="00E46B90" w:rsidRPr="00E46B90">
          <w:rPr>
            <w:rStyle w:val="Hyperlink"/>
            <w:color w:val="auto"/>
            <w:u w:val="none"/>
          </w:rPr>
          <w:t>http://anatomy.sgul.ac.uk/pages/WTFGCB.htm</w:t>
        </w:r>
      </w:hyperlink>
      <w:r w:rsidR="00E46B90" w:rsidRPr="00E46B90">
        <w:rPr>
          <w:rStyle w:val="Hyperlink"/>
          <w:color w:val="auto"/>
          <w:u w:val="none"/>
        </w:rPr>
        <w:t>)</w:t>
      </w:r>
      <w:r w:rsidRPr="00E46B90">
        <w:t>.</w:t>
      </w:r>
    </w:p>
    <w:p w14:paraId="547D163F" w14:textId="77777777" w:rsidR="00294CF7" w:rsidRPr="006F6F23" w:rsidRDefault="00294CF7" w:rsidP="00890B96">
      <w:pPr>
        <w:spacing w:line="360" w:lineRule="auto"/>
        <w:jc w:val="both"/>
      </w:pPr>
    </w:p>
    <w:p w14:paraId="5DCB63C6" w14:textId="4BE2106E" w:rsidR="00294CF7" w:rsidRPr="006F6F23" w:rsidRDefault="00294CF7" w:rsidP="00890B96">
      <w:pPr>
        <w:spacing w:line="360" w:lineRule="auto"/>
        <w:jc w:val="both"/>
        <w:rPr>
          <w:b/>
        </w:rPr>
      </w:pPr>
      <w:r w:rsidRPr="006F6F23">
        <w:rPr>
          <w:b/>
        </w:rPr>
        <w:t>Conflict of Interest Statement</w:t>
      </w:r>
    </w:p>
    <w:p w14:paraId="5131BA57" w14:textId="5EBF8A8E" w:rsidR="00932CEC" w:rsidRDefault="681CBDB4" w:rsidP="00890B96">
      <w:pPr>
        <w:spacing w:line="360" w:lineRule="auto"/>
        <w:jc w:val="both"/>
      </w:pPr>
      <w:r w:rsidRPr="006F6F23">
        <w:t>We have no competing interests relating to this work.</w:t>
      </w:r>
    </w:p>
    <w:p w14:paraId="5CB446C8" w14:textId="77777777" w:rsidR="00110D61" w:rsidRDefault="00110D61" w:rsidP="00890B96">
      <w:pPr>
        <w:spacing w:line="360" w:lineRule="auto"/>
        <w:jc w:val="both"/>
      </w:pPr>
    </w:p>
    <w:p w14:paraId="736E9323" w14:textId="77777777" w:rsidR="00110D61" w:rsidRPr="006F6F23" w:rsidRDefault="00110D61" w:rsidP="00110D61">
      <w:pPr>
        <w:spacing w:line="360" w:lineRule="auto"/>
        <w:jc w:val="both"/>
        <w:rPr>
          <w:b/>
        </w:rPr>
      </w:pPr>
      <w:r w:rsidRPr="006F6F23">
        <w:rPr>
          <w:b/>
          <w:bCs/>
        </w:rPr>
        <w:t>Acknowledgements</w:t>
      </w:r>
    </w:p>
    <w:p w14:paraId="0B0C56E7" w14:textId="725C23F2" w:rsidR="00110D61" w:rsidRDefault="00110D61" w:rsidP="00890B96">
      <w:pPr>
        <w:spacing w:line="360" w:lineRule="auto"/>
        <w:jc w:val="both"/>
      </w:pPr>
      <w:r w:rsidRPr="006F6F23">
        <w:lastRenderedPageBreak/>
        <w:t xml:space="preserve">This work was funded by a </w:t>
      </w:r>
      <w:proofErr w:type="spellStart"/>
      <w:r w:rsidRPr="006F6F23">
        <w:t>Wellcome</w:t>
      </w:r>
      <w:proofErr w:type="spellEnd"/>
      <w:r w:rsidRPr="006F6F23">
        <w:t xml:space="preserve"> Trust grant [078310 to ES] and by a </w:t>
      </w:r>
      <w:proofErr w:type="spellStart"/>
      <w:r w:rsidRPr="006F6F23">
        <w:t>SWan</w:t>
      </w:r>
      <w:proofErr w:type="spellEnd"/>
      <w:r w:rsidRPr="006F6F23">
        <w:t xml:space="preserve"> (South-West London Academic Network) studentship </w:t>
      </w:r>
      <w:r w:rsidR="002328D8">
        <w:t xml:space="preserve">[to ES and CW] </w:t>
      </w:r>
      <w:r w:rsidRPr="006F6F23">
        <w:t xml:space="preserve">supplemented by the Atkins Fund (Royal Holloway) to SP. We would like to thank Prof Gordon Peters for supplying the p15 expression construct, Mr Philip Goff (St George’s) and Dr Simona </w:t>
      </w:r>
      <w:proofErr w:type="spellStart"/>
      <w:r w:rsidRPr="006F6F23">
        <w:t>Ursu</w:t>
      </w:r>
      <w:proofErr w:type="spellEnd"/>
      <w:r w:rsidRPr="006F6F23">
        <w:t xml:space="preserve"> (Royal Holloway) for their help in performing the FACS analysis, and Mayes al-Barak for the sequence data for WM-98-1. </w:t>
      </w:r>
    </w:p>
    <w:p w14:paraId="69D8B349" w14:textId="3962DA0D" w:rsidR="005D4D04" w:rsidRDefault="005D4D04" w:rsidP="00890B96">
      <w:pPr>
        <w:spacing w:line="360" w:lineRule="auto"/>
        <w:jc w:val="both"/>
      </w:pPr>
    </w:p>
    <w:p w14:paraId="08CCB228" w14:textId="77777777" w:rsidR="005D4D04" w:rsidRDefault="005D4D04" w:rsidP="005D4D04">
      <w:pPr>
        <w:spacing w:line="360" w:lineRule="auto"/>
        <w:rPr>
          <w:b/>
        </w:rPr>
      </w:pPr>
      <w:r>
        <w:rPr>
          <w:b/>
        </w:rPr>
        <w:t>Author contributions</w:t>
      </w:r>
    </w:p>
    <w:p w14:paraId="2FDB6C58" w14:textId="0A44C342" w:rsidR="005D4D04" w:rsidRDefault="00217E43" w:rsidP="005D4D04">
      <w:pPr>
        <w:spacing w:line="360" w:lineRule="auto"/>
      </w:pPr>
      <w:r>
        <w:t xml:space="preserve">Conceptualization: CW, ES; </w:t>
      </w:r>
      <w:r w:rsidR="003A0679">
        <w:t>Data Curation</w:t>
      </w:r>
      <w:r w:rsidR="006B2ABC">
        <w:t xml:space="preserve">: SP, CW, ES; Formal Analysis: SP, CW, ES; Funding Acquisition: CW, ES; </w:t>
      </w:r>
      <w:r>
        <w:t xml:space="preserve">Investigation: </w:t>
      </w:r>
      <w:r w:rsidR="005D4D04">
        <w:t>SP</w:t>
      </w:r>
      <w:r w:rsidR="00C40F3F">
        <w:t xml:space="preserve">; </w:t>
      </w:r>
      <w:r w:rsidR="006B2ABC">
        <w:t xml:space="preserve">Methodology: SP, CW, ES; Project Administration: CW, ES; Resources: CW, ES; </w:t>
      </w:r>
      <w:r w:rsidR="00C40F3F">
        <w:t xml:space="preserve">Supervision: </w:t>
      </w:r>
      <w:r w:rsidR="0032486A">
        <w:t xml:space="preserve">CW, </w:t>
      </w:r>
      <w:r w:rsidR="00C40F3F">
        <w:t xml:space="preserve">ES; </w:t>
      </w:r>
      <w:r w:rsidR="006B2ABC">
        <w:t xml:space="preserve">Visualization: SP, CW; </w:t>
      </w:r>
      <w:bookmarkStart w:id="0" w:name="_GoBack"/>
      <w:bookmarkEnd w:id="0"/>
      <w:r w:rsidR="00C40F3F">
        <w:t xml:space="preserve">Writing – Original Draft preparation: </w:t>
      </w:r>
      <w:r w:rsidR="0032486A">
        <w:t xml:space="preserve">SP, </w:t>
      </w:r>
      <w:r w:rsidR="00C40F3F">
        <w:t>CW; Writing – Review and Editing: CW, ES.</w:t>
      </w:r>
      <w:r w:rsidR="005D4D04">
        <w:t xml:space="preserve"> </w:t>
      </w:r>
    </w:p>
    <w:p w14:paraId="7BC68254" w14:textId="77777777" w:rsidR="00932CEC" w:rsidRPr="006F6F23" w:rsidRDefault="00932CEC" w:rsidP="00890B96">
      <w:pPr>
        <w:spacing w:line="360" w:lineRule="auto"/>
        <w:jc w:val="both"/>
        <w:rPr>
          <w:b/>
        </w:rPr>
      </w:pPr>
    </w:p>
    <w:p w14:paraId="64AEEA2B" w14:textId="77777777" w:rsidR="00477399" w:rsidRPr="00477399" w:rsidRDefault="005D2A95" w:rsidP="00477399">
      <w:pPr>
        <w:pStyle w:val="EndNoteBibliographyTitle"/>
      </w:pPr>
      <w:r w:rsidRPr="006F6F23">
        <w:fldChar w:fldCharType="begin"/>
      </w:r>
      <w:r w:rsidRPr="006F6F23">
        <w:instrText xml:space="preserve"> ADDIN EN.REFLIST </w:instrText>
      </w:r>
      <w:r w:rsidRPr="006F6F23">
        <w:fldChar w:fldCharType="separate"/>
      </w:r>
      <w:r w:rsidR="00477399" w:rsidRPr="00477399">
        <w:t>References</w:t>
      </w:r>
    </w:p>
    <w:p w14:paraId="14B39588" w14:textId="77777777" w:rsidR="00477399" w:rsidRPr="00477399" w:rsidRDefault="00477399" w:rsidP="00477399">
      <w:pPr>
        <w:pStyle w:val="EndNoteBibliographyTitle"/>
      </w:pPr>
    </w:p>
    <w:p w14:paraId="5E65BD8E" w14:textId="77777777" w:rsidR="00477399" w:rsidRPr="00477399" w:rsidRDefault="00477399" w:rsidP="00477399">
      <w:pPr>
        <w:pStyle w:val="EndNoteBibliography"/>
        <w:ind w:left="720" w:hanging="720"/>
      </w:pPr>
      <w:bookmarkStart w:id="1" w:name="_ENREF_1"/>
      <w:r w:rsidRPr="00477399">
        <w:t>Adon AM, Zeng X, Harrison MK, Sannem S, Kiyokawa H, Kaldis P, et al. Cdk2 and Cdk4 regulate the centrosome cycle and are critical mediators of centrosome amplification in p53-null cells. Mol Cell Biol 2010;30(3):694-710.</w:t>
      </w:r>
      <w:bookmarkEnd w:id="1"/>
    </w:p>
    <w:p w14:paraId="1363FA09" w14:textId="77777777" w:rsidR="00477399" w:rsidRPr="00477399" w:rsidRDefault="00477399" w:rsidP="00477399">
      <w:pPr>
        <w:pStyle w:val="EndNoteBibliography"/>
        <w:ind w:left="720" w:hanging="720"/>
      </w:pPr>
      <w:bookmarkStart w:id="2" w:name="_ENREF_2"/>
      <w:r w:rsidRPr="00477399">
        <w:t>Balczon R, Bao L, Zimmer WE, Brown K, Zinkowski RP, Brinkley BR. Dissociation of centrosome replication events from cycles of DNA synthesis and mitotic division in hydroxyurea-arrested Chinese hamster ovary cells. J Cell Biol 1995;130(1):105-15.</w:t>
      </w:r>
      <w:bookmarkEnd w:id="2"/>
    </w:p>
    <w:p w14:paraId="5A5280AF" w14:textId="77777777" w:rsidR="00477399" w:rsidRPr="00477399" w:rsidRDefault="00477399" w:rsidP="00477399">
      <w:pPr>
        <w:pStyle w:val="EndNoteBibliography"/>
        <w:ind w:left="720" w:hanging="720"/>
      </w:pPr>
      <w:bookmarkStart w:id="3" w:name="_ENREF_3"/>
      <w:r w:rsidRPr="00477399">
        <w:t>Bennett DC. Human melanocyte senescence and melanoma susceptibility genes. Oncogene 2003;22(20):3063-9.</w:t>
      </w:r>
      <w:bookmarkEnd w:id="3"/>
    </w:p>
    <w:p w14:paraId="18C0372C" w14:textId="77777777" w:rsidR="00477399" w:rsidRPr="00477399" w:rsidRDefault="00477399" w:rsidP="00477399">
      <w:pPr>
        <w:pStyle w:val="EndNoteBibliography"/>
        <w:ind w:left="720" w:hanging="720"/>
      </w:pPr>
      <w:bookmarkStart w:id="4" w:name="_ENREF_4"/>
      <w:r w:rsidRPr="00477399">
        <w:t>Bennett DC. How to make a melanoma: what do we know of the primary clonal events? Pigment Cell Melanoma Res 2008;21(1):27-38.</w:t>
      </w:r>
      <w:bookmarkEnd w:id="4"/>
    </w:p>
    <w:p w14:paraId="182562AE" w14:textId="77777777" w:rsidR="00477399" w:rsidRPr="00477399" w:rsidRDefault="00477399" w:rsidP="00477399">
      <w:pPr>
        <w:pStyle w:val="EndNoteBibliography"/>
        <w:ind w:left="720" w:hanging="720"/>
      </w:pPr>
      <w:bookmarkStart w:id="5" w:name="_ENREF_5"/>
      <w:r w:rsidRPr="00477399">
        <w:t>Bennett DC. Genetics of melanoma progression: the rise and fall of cell senescence. Pigment Cell Melanoma Res 2016;29(2):122-40.</w:t>
      </w:r>
      <w:bookmarkEnd w:id="5"/>
    </w:p>
    <w:p w14:paraId="52EAEBB7" w14:textId="77777777" w:rsidR="00477399" w:rsidRPr="00477399" w:rsidRDefault="00477399" w:rsidP="00477399">
      <w:pPr>
        <w:pStyle w:val="EndNoteBibliography"/>
        <w:ind w:left="720" w:hanging="720"/>
      </w:pPr>
      <w:bookmarkStart w:id="6" w:name="_ENREF_6"/>
      <w:r w:rsidRPr="00477399">
        <w:t>Borel F, Lohez OD, Lacroix FB, Margolis RL. Multiple centrosomes arise from tetraploidy checkpoint failure and mitotic centrosome clusters in p53 and RB pocket protein-compromised cells. Proc Natl Acad Sci U S A 2002;99(15):9819-24.</w:t>
      </w:r>
      <w:bookmarkEnd w:id="6"/>
    </w:p>
    <w:p w14:paraId="55BC022C" w14:textId="77777777" w:rsidR="00477399" w:rsidRPr="00477399" w:rsidRDefault="00477399" w:rsidP="00477399">
      <w:pPr>
        <w:pStyle w:val="EndNoteBibliography"/>
        <w:ind w:left="720" w:hanging="720"/>
      </w:pPr>
      <w:bookmarkStart w:id="7" w:name="_ENREF_7"/>
      <w:r w:rsidRPr="00477399">
        <w:t>Boveri T. Zur frage der entstehung malinger tumoren. Jena: Gustav Fischer, 1914.</w:t>
      </w:r>
      <w:bookmarkEnd w:id="7"/>
    </w:p>
    <w:p w14:paraId="1D435E4F" w14:textId="77777777" w:rsidR="00477399" w:rsidRPr="00477399" w:rsidRDefault="00477399" w:rsidP="00477399">
      <w:pPr>
        <w:pStyle w:val="EndNoteBibliography"/>
        <w:ind w:left="720" w:hanging="720"/>
      </w:pPr>
      <w:bookmarkStart w:id="8" w:name="_ENREF_8"/>
      <w:r w:rsidRPr="00477399">
        <w:t>Boveri T. Concerning the origin of malignant tumours by Theodor Boveri. Translated and annotated by Henry Harris. J Cell Sci 2008;121 Suppl 1:1-84.</w:t>
      </w:r>
      <w:bookmarkEnd w:id="8"/>
    </w:p>
    <w:p w14:paraId="6FCFFF80" w14:textId="77777777" w:rsidR="00477399" w:rsidRPr="00477399" w:rsidRDefault="00477399" w:rsidP="00477399">
      <w:pPr>
        <w:pStyle w:val="EndNoteBibliography"/>
        <w:ind w:left="720" w:hanging="720"/>
      </w:pPr>
      <w:bookmarkStart w:id="9" w:name="_ENREF_9"/>
      <w:r w:rsidRPr="00477399">
        <w:t>Brinkley BR. Managing the centrosome numbers game: from chaos to stability in cancer cell division. Trends Cell Biol 2001;11(1):18-21.</w:t>
      </w:r>
      <w:bookmarkEnd w:id="9"/>
    </w:p>
    <w:p w14:paraId="42017BC8" w14:textId="77777777" w:rsidR="00477399" w:rsidRPr="00477399" w:rsidRDefault="00477399" w:rsidP="00477399">
      <w:pPr>
        <w:pStyle w:val="EndNoteBibliography"/>
        <w:ind w:left="720" w:hanging="720"/>
      </w:pPr>
      <w:bookmarkStart w:id="10" w:name="_ENREF_10"/>
      <w:r w:rsidRPr="00477399">
        <w:t>Charters GA, Stones CJ, Shelling AN, Baguley BC, Finlay GJ. Centrosomal dysregulation in human metastatic melanoma cell lines. Cancer Genet 2011;204(9):477-85.</w:t>
      </w:r>
      <w:bookmarkEnd w:id="10"/>
    </w:p>
    <w:p w14:paraId="07061D77" w14:textId="77777777" w:rsidR="00477399" w:rsidRPr="00477399" w:rsidRDefault="00477399" w:rsidP="00477399">
      <w:pPr>
        <w:pStyle w:val="EndNoteBibliography"/>
        <w:ind w:left="720" w:hanging="720"/>
      </w:pPr>
      <w:bookmarkStart w:id="11" w:name="_ENREF_11"/>
      <w:r w:rsidRPr="00477399">
        <w:t>Davies H, Bignell GR, Cox C, Stephens P, Edkins S, Clegg S, et al. Mutations of the BRAF gene in human cancer. Nature 2002;417(6892):949-54.</w:t>
      </w:r>
      <w:bookmarkEnd w:id="11"/>
    </w:p>
    <w:p w14:paraId="5F3304B4" w14:textId="77777777" w:rsidR="00477399" w:rsidRPr="00477399" w:rsidRDefault="00477399" w:rsidP="00477399">
      <w:pPr>
        <w:pStyle w:val="EndNoteBibliography"/>
        <w:ind w:left="720" w:hanging="720"/>
      </w:pPr>
      <w:bookmarkStart w:id="12" w:name="_ENREF_12"/>
      <w:r w:rsidRPr="00477399">
        <w:t>Denu RA, Shabbir M, Nihal M, Singh CK, Longley BJ, Burkard ME, et al. Centriole Overduplication is the Predominant Mechanism Leading to Centrosome Amplification in Melanoma. Molecular cancer research : MCR 2018;16(3):517-27.</w:t>
      </w:r>
      <w:bookmarkEnd w:id="12"/>
    </w:p>
    <w:p w14:paraId="5F9F62C0" w14:textId="77777777" w:rsidR="00477399" w:rsidRPr="00477399" w:rsidRDefault="00477399" w:rsidP="00477399">
      <w:pPr>
        <w:pStyle w:val="EndNoteBibliography"/>
        <w:ind w:left="720" w:hanging="720"/>
      </w:pPr>
      <w:bookmarkStart w:id="13" w:name="_ENREF_13"/>
      <w:r w:rsidRPr="00477399">
        <w:t>Duensing A, Chin A, Wang L, Kuan SF, Duensing S. Analysis of centrosome overduplication in correlation to cell division errors in high-risk human papillomavirus (HPV)-associated anal neoplasms. Virology 2008;372(1):157-64.</w:t>
      </w:r>
      <w:bookmarkEnd w:id="13"/>
    </w:p>
    <w:p w14:paraId="03621A23" w14:textId="77777777" w:rsidR="00477399" w:rsidRPr="00477399" w:rsidRDefault="00477399" w:rsidP="00477399">
      <w:pPr>
        <w:pStyle w:val="EndNoteBibliography"/>
        <w:ind w:left="720" w:hanging="720"/>
      </w:pPr>
      <w:bookmarkStart w:id="14" w:name="_ENREF_14"/>
      <w:r w:rsidRPr="00477399">
        <w:t>Duensing S, Munger K. Centrosomes, genomic instability, and cervical carcinogenesis. Crit Rev Eukaryot Gene Expr 2003;13(1):9-23.</w:t>
      </w:r>
      <w:bookmarkEnd w:id="14"/>
    </w:p>
    <w:p w14:paraId="1385C704" w14:textId="77777777" w:rsidR="00477399" w:rsidRPr="00477399" w:rsidRDefault="00477399" w:rsidP="00477399">
      <w:pPr>
        <w:pStyle w:val="EndNoteBibliography"/>
        <w:ind w:left="720" w:hanging="720"/>
      </w:pPr>
      <w:bookmarkStart w:id="15" w:name="_ENREF_15"/>
      <w:r w:rsidRPr="00477399">
        <w:t>Fecher LA, Cummings SD, Keefe MJ, Alani RM. Toward a molecular classification of melanoma. J Clin Oncol 2007;25(12):1606-20.</w:t>
      </w:r>
      <w:bookmarkEnd w:id="15"/>
    </w:p>
    <w:p w14:paraId="5C03DF45" w14:textId="77777777" w:rsidR="00477399" w:rsidRPr="00477399" w:rsidRDefault="00477399" w:rsidP="00477399">
      <w:pPr>
        <w:pStyle w:val="EndNoteBibliography"/>
        <w:ind w:left="720" w:hanging="720"/>
      </w:pPr>
      <w:bookmarkStart w:id="16" w:name="_ENREF_16"/>
      <w:r w:rsidRPr="00477399">
        <w:lastRenderedPageBreak/>
        <w:t>Fukasawa K, Choi T, Kuriyama R, Rulong S, Vande Woude GF. Abnormal centrosome amplification in the absence of p53. Science 1996;271(5256):1744-7.</w:t>
      </w:r>
      <w:bookmarkEnd w:id="16"/>
    </w:p>
    <w:p w14:paraId="60B68DF3" w14:textId="77777777" w:rsidR="00477399" w:rsidRPr="00477399" w:rsidRDefault="00477399" w:rsidP="00477399">
      <w:pPr>
        <w:pStyle w:val="EndNoteBibliography"/>
        <w:ind w:left="720" w:hanging="720"/>
      </w:pPr>
      <w:bookmarkStart w:id="17" w:name="_ENREF_17"/>
      <w:r w:rsidRPr="00477399">
        <w:t>Fuxe J, Raschperger E, Pettersson RF. Translation of p15.5INK4B, an N-terminally extended and fully active form of p15INK4B, is initiated from an upstream GUG codon. Oncogene 2000;19(13):1724-8.</w:t>
      </w:r>
      <w:bookmarkEnd w:id="17"/>
    </w:p>
    <w:p w14:paraId="7E2B9DE7" w14:textId="77777777" w:rsidR="00477399" w:rsidRPr="00477399" w:rsidRDefault="00477399" w:rsidP="00477399">
      <w:pPr>
        <w:pStyle w:val="EndNoteBibliography"/>
        <w:ind w:left="720" w:hanging="720"/>
      </w:pPr>
      <w:bookmarkStart w:id="18" w:name="_ENREF_18"/>
      <w:r w:rsidRPr="00477399">
        <w:t>Gabrielli BG, Sarcevic B, Sinnamon J, Walker G, Castellano M, Wang XQ, et al. A cyclin D-Cdk4 activity required for G2 phase cell cycle progression is inhibited in ultraviolet radiation-induced G2 phase delay. J Biol Chem 1999;274(20):13961-9.</w:t>
      </w:r>
      <w:bookmarkEnd w:id="18"/>
    </w:p>
    <w:p w14:paraId="03A62243" w14:textId="77777777" w:rsidR="00477399" w:rsidRPr="00477399" w:rsidRDefault="00477399" w:rsidP="00477399">
      <w:pPr>
        <w:pStyle w:val="EndNoteBibliography"/>
        <w:ind w:left="720" w:hanging="720"/>
      </w:pPr>
      <w:bookmarkStart w:id="19" w:name="_ENREF_19"/>
      <w:r w:rsidRPr="00477399">
        <w:t>Ganem NJ, Godinho SA, Pellman D. A mechanism linking extra centrosomes to chromosomal instability. Nature 2009;460(7252):278-82.</w:t>
      </w:r>
      <w:bookmarkEnd w:id="19"/>
    </w:p>
    <w:p w14:paraId="35ED7441" w14:textId="77777777" w:rsidR="00477399" w:rsidRPr="00477399" w:rsidRDefault="00477399" w:rsidP="00477399">
      <w:pPr>
        <w:pStyle w:val="EndNoteBibliography"/>
        <w:ind w:left="720" w:hanging="720"/>
      </w:pPr>
      <w:bookmarkStart w:id="20" w:name="_ENREF_20"/>
      <w:r w:rsidRPr="00477399">
        <w:t>Gembarska A, Luciani F, Fedele C, Russell EA, Dewaele M, Villar S, et al. MDM4 is a key therapeutic target in cutaneous melanoma. Nat Med 2012;18(8):1239-47.</w:t>
      </w:r>
      <w:bookmarkEnd w:id="20"/>
    </w:p>
    <w:p w14:paraId="2EED24D9" w14:textId="77777777" w:rsidR="00477399" w:rsidRPr="00477399" w:rsidRDefault="00477399" w:rsidP="00477399">
      <w:pPr>
        <w:pStyle w:val="EndNoteBibliography"/>
        <w:ind w:left="720" w:hanging="720"/>
      </w:pPr>
      <w:bookmarkStart w:id="21" w:name="_ENREF_21"/>
      <w:r w:rsidRPr="00477399">
        <w:t>Ha L, Ichikawa T, Anver M, Dickins R, Lowe S, Sharpless NE, et al. ARF functions as a melanoma tumor suppressor by inducing p53-independent senescence. Proc Natl Acad Sci U S A 2007;104(26):10968-73.</w:t>
      </w:r>
      <w:bookmarkEnd w:id="21"/>
    </w:p>
    <w:p w14:paraId="2639144B" w14:textId="77777777" w:rsidR="00477399" w:rsidRPr="00477399" w:rsidRDefault="00477399" w:rsidP="00477399">
      <w:pPr>
        <w:pStyle w:val="EndNoteBibliography"/>
        <w:ind w:left="720" w:hanging="720"/>
      </w:pPr>
      <w:bookmarkStart w:id="22" w:name="_ENREF_22"/>
      <w:r w:rsidRPr="00477399">
        <w:t>Ha L, Merlino G, Sviderskaya EV. Melanomagenesis: overcoming the barrier of melanocyte senescence. Cell Cycle 2008;7(13):1944-8.</w:t>
      </w:r>
      <w:bookmarkEnd w:id="22"/>
    </w:p>
    <w:p w14:paraId="1365AB01" w14:textId="77777777" w:rsidR="00477399" w:rsidRPr="00477399" w:rsidRDefault="00477399" w:rsidP="00477399">
      <w:pPr>
        <w:pStyle w:val="EndNoteBibliography"/>
        <w:ind w:left="720" w:hanging="720"/>
      </w:pPr>
      <w:bookmarkStart w:id="23" w:name="_ENREF_23"/>
      <w:r w:rsidRPr="00477399">
        <w:t>Habedanck R, Stierhof YD, Wilkinson CJ, Nigg EA. The Polo kinase Plk4 functions in centriole duplication. Nat Cell Biol 2005;7(11):1140-6.</w:t>
      </w:r>
      <w:bookmarkEnd w:id="23"/>
    </w:p>
    <w:p w14:paraId="58BB05CD" w14:textId="77777777" w:rsidR="00477399" w:rsidRPr="00477399" w:rsidRDefault="00477399" w:rsidP="00477399">
      <w:pPr>
        <w:pStyle w:val="EndNoteBibliography"/>
        <w:ind w:left="720" w:hanging="720"/>
      </w:pPr>
      <w:bookmarkStart w:id="24" w:name="_ENREF_24"/>
      <w:r w:rsidRPr="00477399">
        <w:t>Hannon GJ, Beach D. p15INK4B is a potential effector of TGF-beta-induced cell cycle arrest. Nature 1994;371(6494):257-61.</w:t>
      </w:r>
      <w:bookmarkEnd w:id="24"/>
    </w:p>
    <w:p w14:paraId="6D2602F1" w14:textId="77777777" w:rsidR="00477399" w:rsidRPr="00477399" w:rsidRDefault="00477399" w:rsidP="00477399">
      <w:pPr>
        <w:pStyle w:val="EndNoteBibliography"/>
        <w:ind w:left="720" w:hanging="720"/>
      </w:pPr>
      <w:bookmarkStart w:id="25" w:name="_ENREF_25"/>
      <w:r w:rsidRPr="00477399">
        <w:t>Hinchcliffe EH, Li C, Thompson EA, Maller JL, Sluder G. Requirement of Cdk2-cyclin E activity for repeated centrosome reproduction in Xenopus egg extracts. Science 1999;283(5403):851-4.</w:t>
      </w:r>
      <w:bookmarkEnd w:id="25"/>
    </w:p>
    <w:p w14:paraId="229CA103" w14:textId="77777777" w:rsidR="00477399" w:rsidRPr="00477399" w:rsidRDefault="00477399" w:rsidP="00477399">
      <w:pPr>
        <w:pStyle w:val="EndNoteBibliography"/>
        <w:ind w:left="720" w:hanging="720"/>
      </w:pPr>
      <w:bookmarkStart w:id="26" w:name="_ENREF_26"/>
      <w:r w:rsidRPr="00477399">
        <w:t>Krimpenfort P, Ijpenberg A, Song JY, van der Valk M, Nawijn M, Zevenhoven J, et al. p15Ink4b is a critical tumour suppressor in the absence of p16Ink4a. Nature 2007;448(7156):943-6.</w:t>
      </w:r>
      <w:bookmarkEnd w:id="26"/>
    </w:p>
    <w:p w14:paraId="423A6605" w14:textId="77777777" w:rsidR="00477399" w:rsidRPr="00477399" w:rsidRDefault="00477399" w:rsidP="00477399">
      <w:pPr>
        <w:pStyle w:val="EndNoteBibliography"/>
        <w:ind w:left="720" w:hanging="720"/>
      </w:pPr>
      <w:bookmarkStart w:id="27" w:name="_ENREF_27"/>
      <w:r w:rsidRPr="00477399">
        <w:t>Krzywicka-Racka A, Sluder G. Repeated cleavage failure does not establish centrosome amplification in untransformed human cells. J Cell Biol 2011;194(2):199-207.</w:t>
      </w:r>
      <w:bookmarkEnd w:id="27"/>
    </w:p>
    <w:p w14:paraId="2D47AEEF" w14:textId="77777777" w:rsidR="00477399" w:rsidRPr="00477399" w:rsidRDefault="00477399" w:rsidP="00477399">
      <w:pPr>
        <w:pStyle w:val="EndNoteBibliography"/>
        <w:ind w:left="720" w:hanging="720"/>
      </w:pPr>
      <w:bookmarkStart w:id="28" w:name="_ENREF_28"/>
      <w:r w:rsidRPr="00477399">
        <w:t>Lange BM, Gull K. A molecular marker for centriole maturation in the mammalian cell cycle. J Cell Biol 1995;130(4):919-27.</w:t>
      </w:r>
      <w:bookmarkEnd w:id="28"/>
    </w:p>
    <w:p w14:paraId="5B47EC3C" w14:textId="77777777" w:rsidR="00477399" w:rsidRPr="00477399" w:rsidRDefault="00477399" w:rsidP="00477399">
      <w:pPr>
        <w:pStyle w:val="EndNoteBibliography"/>
        <w:ind w:left="720" w:hanging="720"/>
      </w:pPr>
      <w:bookmarkStart w:id="29" w:name="_ENREF_29"/>
      <w:r w:rsidRPr="00477399">
        <w:t>Lingle WL, Barrett SL, Negron VC, D'Assoro AB, Boeneman K, Liu W, et al. Centrosome amplification drives chromosomal instability in breast tumor development. Proc Natl Acad Sci U S A 2002;99(4):1978-83.</w:t>
      </w:r>
      <w:bookmarkEnd w:id="29"/>
    </w:p>
    <w:p w14:paraId="717C6D33" w14:textId="77777777" w:rsidR="00477399" w:rsidRPr="00477399" w:rsidRDefault="00477399" w:rsidP="00477399">
      <w:pPr>
        <w:pStyle w:val="EndNoteBibliography"/>
        <w:ind w:left="720" w:hanging="720"/>
      </w:pPr>
      <w:bookmarkStart w:id="30" w:name="_ENREF_30"/>
      <w:r w:rsidRPr="00477399">
        <w:t>Loncarek J, Hergert P, Khodjakov A. Centriole reduplication during prolonged interphase requires procentriole maturation governed by Plk1. Curr Biol 2010;20(14):1277-82.</w:t>
      </w:r>
      <w:bookmarkEnd w:id="30"/>
    </w:p>
    <w:p w14:paraId="4884CAC9" w14:textId="77777777" w:rsidR="00477399" w:rsidRPr="00477399" w:rsidRDefault="00477399" w:rsidP="00477399">
      <w:pPr>
        <w:pStyle w:val="EndNoteBibliography"/>
        <w:ind w:left="720" w:hanging="720"/>
      </w:pPr>
      <w:bookmarkStart w:id="31" w:name="_ENREF_31"/>
      <w:r w:rsidRPr="00477399">
        <w:t>McDermott KM, Zhang J, Holst CR, Kozakiewicz BK, Singla V, Tlsty TD. p16(INK4a) prevents centrosome dysfunction and genomic instability in primary cells. PLoS biology 2006;4(3):e51.</w:t>
      </w:r>
      <w:bookmarkEnd w:id="31"/>
    </w:p>
    <w:p w14:paraId="29FA26D9" w14:textId="77777777" w:rsidR="00477399" w:rsidRPr="00477399" w:rsidRDefault="00477399" w:rsidP="00477399">
      <w:pPr>
        <w:pStyle w:val="EndNoteBibliography"/>
        <w:ind w:left="720" w:hanging="720"/>
      </w:pPr>
      <w:bookmarkStart w:id="32" w:name="_ENREF_32"/>
      <w:r w:rsidRPr="00477399">
        <w:t>Meraldi P, Honda R, Nigg EA. Aurora-A overexpression reveals tetraploidization as a major route to centrosome amplification in p53-/- cells. EMBO J 2002;21(4):483-92.</w:t>
      </w:r>
      <w:bookmarkEnd w:id="32"/>
    </w:p>
    <w:p w14:paraId="2D72EB33" w14:textId="77777777" w:rsidR="00477399" w:rsidRPr="00477399" w:rsidRDefault="00477399" w:rsidP="00477399">
      <w:pPr>
        <w:pStyle w:val="EndNoteBibliography"/>
        <w:ind w:left="720" w:hanging="720"/>
      </w:pPr>
      <w:bookmarkStart w:id="33" w:name="_ENREF_33"/>
      <w:r w:rsidRPr="00477399">
        <w:t>Meraldi P, Lukas J, Fry AM, Bartek J, Nigg EA. Centrosome duplication in mammalian somatic cells requires E2F and Cdk2-cyclin A. Nat Cell Biol 1999;1(2):88-93.</w:t>
      </w:r>
      <w:bookmarkEnd w:id="33"/>
    </w:p>
    <w:p w14:paraId="530689DA" w14:textId="77777777" w:rsidR="00477399" w:rsidRPr="00477399" w:rsidRDefault="00477399" w:rsidP="00477399">
      <w:pPr>
        <w:pStyle w:val="EndNoteBibliography"/>
        <w:ind w:left="720" w:hanging="720"/>
      </w:pPr>
      <w:bookmarkStart w:id="34" w:name="_ENREF_34"/>
      <w:r w:rsidRPr="00477399">
        <w:t>Nigg EA. Centrosome aberrations: cause or consequence of cancer progression? Nat Rev Cancer 2002;2(11):815-25.</w:t>
      </w:r>
      <w:bookmarkEnd w:id="34"/>
    </w:p>
    <w:p w14:paraId="0C8BD8B7" w14:textId="77777777" w:rsidR="00477399" w:rsidRPr="00477399" w:rsidRDefault="00477399" w:rsidP="00477399">
      <w:pPr>
        <w:pStyle w:val="EndNoteBibliography"/>
        <w:ind w:left="720" w:hanging="720"/>
      </w:pPr>
      <w:bookmarkStart w:id="35" w:name="_ENREF_35"/>
      <w:r w:rsidRPr="00477399">
        <w:t>Orlow I, Drobnjak M, Zhang ZF, Lewis J, Woodruff JM, Brennan MF, et al. Alterations of INK4A and INK4B genes in adult soft tissue sarcomas: effect on survival. J Natl Cancer Inst 1999;91(1):73-9.</w:t>
      </w:r>
      <w:bookmarkEnd w:id="35"/>
    </w:p>
    <w:p w14:paraId="6FB748F5" w14:textId="77777777" w:rsidR="00477399" w:rsidRPr="00477399" w:rsidRDefault="00477399" w:rsidP="00477399">
      <w:pPr>
        <w:pStyle w:val="EndNoteBibliography"/>
        <w:ind w:left="720" w:hanging="720"/>
      </w:pPr>
      <w:bookmarkStart w:id="36" w:name="_ENREF_36"/>
      <w:r w:rsidRPr="00477399">
        <w:t>Pavletich NP. Mechanisms of cyclin-dependent kinase regulation: structures of Cdks, their cyclin activators, and Cip and INK4 inhibitors. Journal of molecular biology 1999;287(5):821-8.</w:t>
      </w:r>
      <w:bookmarkEnd w:id="36"/>
    </w:p>
    <w:p w14:paraId="1A108097" w14:textId="77777777" w:rsidR="00477399" w:rsidRPr="00477399" w:rsidRDefault="00477399" w:rsidP="00477399">
      <w:pPr>
        <w:pStyle w:val="EndNoteBibliography"/>
        <w:ind w:left="720" w:hanging="720"/>
      </w:pPr>
      <w:bookmarkStart w:id="37" w:name="_ENREF_37"/>
      <w:r w:rsidRPr="00477399">
        <w:t>Pihan GA, Purohit A, Wallace J, Knecht H, Woda B, Quesenberry P, et al. Centrosome defects and genetic instability in malignant tumors. Cancer Res 1998;58(17):3974-85.</w:t>
      </w:r>
      <w:bookmarkEnd w:id="37"/>
    </w:p>
    <w:p w14:paraId="7B1B05BA" w14:textId="77777777" w:rsidR="00477399" w:rsidRPr="00477399" w:rsidRDefault="00477399" w:rsidP="00477399">
      <w:pPr>
        <w:pStyle w:val="EndNoteBibliography"/>
        <w:ind w:left="720" w:hanging="720"/>
      </w:pPr>
      <w:bookmarkStart w:id="38" w:name="_ENREF_38"/>
      <w:r w:rsidRPr="00477399">
        <w:t>Pomerantz J, Schreiber-Agus N, Liegeois NJ, Silverman A, Alland L, Chin L, et al. The Ink4a tumor suppressor gene product, p19Arf, interacts with MDM2 and neutralizes MDM2's inhibition of p53. Cell 1998;92(6):713-23.</w:t>
      </w:r>
      <w:bookmarkEnd w:id="38"/>
    </w:p>
    <w:p w14:paraId="4DB0BEB2" w14:textId="77777777" w:rsidR="00477399" w:rsidRPr="00477399" w:rsidRDefault="00477399" w:rsidP="00477399">
      <w:pPr>
        <w:pStyle w:val="EndNoteBibliography"/>
        <w:ind w:left="720" w:hanging="720"/>
      </w:pPr>
      <w:bookmarkStart w:id="39" w:name="_ENREF_39"/>
      <w:r w:rsidRPr="00477399">
        <w:t>Prosser SL, Samant MD, Baxter JE, Morrison CG, Fry AM. Oscillation of APC/C activity during cell cycle arrest promotes centrosome amplification. J Cell Sci 2012;125(Pt 22):5353-68.</w:t>
      </w:r>
      <w:bookmarkEnd w:id="39"/>
    </w:p>
    <w:p w14:paraId="24F650A3" w14:textId="77777777" w:rsidR="00477399" w:rsidRPr="00477399" w:rsidRDefault="00477399" w:rsidP="00477399">
      <w:pPr>
        <w:pStyle w:val="EndNoteBibliography"/>
        <w:ind w:left="720" w:hanging="720"/>
      </w:pPr>
      <w:bookmarkStart w:id="40" w:name="_ENREF_40"/>
      <w:r w:rsidRPr="00477399">
        <w:t>Prosser SL, Straatman KR, Fry AM. Molecular dissection of the centrosome overduplication pathway in S-phase-arrested cells. Mol Cell Biol 2009;29(7):1760-73.</w:t>
      </w:r>
      <w:bookmarkEnd w:id="40"/>
    </w:p>
    <w:p w14:paraId="0CEC3908" w14:textId="77777777" w:rsidR="00477399" w:rsidRPr="00477399" w:rsidRDefault="00477399" w:rsidP="00477399">
      <w:pPr>
        <w:pStyle w:val="EndNoteBibliography"/>
        <w:ind w:left="720" w:hanging="720"/>
      </w:pPr>
      <w:bookmarkStart w:id="41" w:name="_ENREF_41"/>
      <w:r w:rsidRPr="00477399">
        <w:lastRenderedPageBreak/>
        <w:t>Quelle DE, Zindy F, Ashmun RA, Sherr CJ. Alternative reading frames of the INK4a tumor suppressor gene encode two unrelated proteins capable of inducing cell cycle arrest. Cell 1995;83(6):993-1000.</w:t>
      </w:r>
      <w:bookmarkEnd w:id="41"/>
    </w:p>
    <w:p w14:paraId="2144A926" w14:textId="77777777" w:rsidR="00477399" w:rsidRPr="00477399" w:rsidRDefault="00477399" w:rsidP="00477399">
      <w:pPr>
        <w:pStyle w:val="EndNoteBibliography"/>
        <w:ind w:left="720" w:hanging="720"/>
      </w:pPr>
      <w:bookmarkStart w:id="42" w:name="_ENREF_42"/>
      <w:r w:rsidRPr="00477399">
        <w:t>Serrano M, Hannon GJ, Beach D. A new regulatory motif in cell-cycle control causing specific inhibition of cyclin D/CDK4. Nature 1993;366(6456):704-7.</w:t>
      </w:r>
      <w:bookmarkEnd w:id="42"/>
    </w:p>
    <w:p w14:paraId="1649119A" w14:textId="77777777" w:rsidR="00477399" w:rsidRPr="00477399" w:rsidRDefault="00477399" w:rsidP="00477399">
      <w:pPr>
        <w:pStyle w:val="EndNoteBibliography"/>
        <w:ind w:left="720" w:hanging="720"/>
      </w:pPr>
      <w:bookmarkStart w:id="43" w:name="_ENREF_43"/>
      <w:r w:rsidRPr="00477399">
        <w:t>Sherr CJ, Weber JD. The ARF/p53 pathway. Curr Opin Genet Dev 2000;10(1):94-9.</w:t>
      </w:r>
      <w:bookmarkEnd w:id="43"/>
    </w:p>
    <w:p w14:paraId="1FA523AE" w14:textId="77777777" w:rsidR="00477399" w:rsidRPr="00477399" w:rsidRDefault="00477399" w:rsidP="00477399">
      <w:pPr>
        <w:pStyle w:val="EndNoteBibliography"/>
        <w:ind w:left="720" w:hanging="720"/>
      </w:pPr>
      <w:bookmarkStart w:id="44" w:name="_ENREF_44"/>
      <w:r w:rsidRPr="00477399">
        <w:t>Soo JK, Mackenzie Ross AD, Kallenberg DM, Milagre C, Heung Chong W, Chow J, et al. Malignancy without immortality? Cellular immortalization as a possible late event in melanoma progression. Pigment Cell Melanoma Res 2011;24(3):490-503.</w:t>
      </w:r>
      <w:bookmarkEnd w:id="44"/>
    </w:p>
    <w:p w14:paraId="4E6B0103" w14:textId="77777777" w:rsidR="00477399" w:rsidRPr="00477399" w:rsidRDefault="00477399" w:rsidP="00477399">
      <w:pPr>
        <w:pStyle w:val="EndNoteBibliography"/>
        <w:ind w:left="720" w:hanging="720"/>
      </w:pPr>
      <w:bookmarkStart w:id="45" w:name="_ENREF_45"/>
      <w:r w:rsidRPr="00477399">
        <w:t>Sviderskaya EV, Gray-Schopfer VC, Hill SP, Smit NP, Evans-Whipp TJ, Bond J, et al. p16/cyclin-dependent kinase inhibitor 2A deficiency in human melanocyte senescence, apoptosis, and immortalization: possible implications for melanoma progression. J Natl Cancer Inst 2003;95(10):723-32.</w:t>
      </w:r>
      <w:bookmarkEnd w:id="45"/>
    </w:p>
    <w:p w14:paraId="05928279" w14:textId="77777777" w:rsidR="00477399" w:rsidRPr="00477399" w:rsidRDefault="00477399" w:rsidP="00477399">
      <w:pPr>
        <w:pStyle w:val="EndNoteBibliography"/>
        <w:ind w:left="720" w:hanging="720"/>
      </w:pPr>
      <w:bookmarkStart w:id="46" w:name="_ENREF_46"/>
      <w:r w:rsidRPr="00477399">
        <w:t>zur Hausen H. Papillomavirus infections--a major cause of human cancers. Biochim Biophys Acta 1996;1288(2):F55-78.</w:t>
      </w:r>
      <w:bookmarkEnd w:id="46"/>
    </w:p>
    <w:p w14:paraId="3A38CA30" w14:textId="3B8C046C" w:rsidR="000106F6" w:rsidRPr="006F6F23" w:rsidRDefault="005D2A95" w:rsidP="00890B96">
      <w:pPr>
        <w:spacing w:line="360" w:lineRule="auto"/>
        <w:jc w:val="both"/>
        <w:rPr>
          <w:b/>
        </w:rPr>
      </w:pPr>
      <w:r w:rsidRPr="006F6F23">
        <w:rPr>
          <w:b/>
        </w:rPr>
        <w:fldChar w:fldCharType="end"/>
      </w:r>
    </w:p>
    <w:p w14:paraId="43C5B975" w14:textId="77777777" w:rsidR="000106F6" w:rsidRPr="006F6F23" w:rsidRDefault="000106F6" w:rsidP="00890B96">
      <w:pPr>
        <w:jc w:val="both"/>
        <w:rPr>
          <w:b/>
        </w:rPr>
      </w:pPr>
      <w:r w:rsidRPr="006F6F23">
        <w:rPr>
          <w:b/>
        </w:rPr>
        <w:br w:type="page"/>
      </w:r>
    </w:p>
    <w:p w14:paraId="527D8822" w14:textId="137731BD" w:rsidR="000106F6" w:rsidRPr="006F6F23" w:rsidRDefault="681CBDB4" w:rsidP="00890B96">
      <w:pPr>
        <w:spacing w:line="360" w:lineRule="auto"/>
        <w:jc w:val="both"/>
        <w:rPr>
          <w:b/>
        </w:rPr>
      </w:pPr>
      <w:r w:rsidRPr="006F6F23">
        <w:rPr>
          <w:b/>
          <w:bCs/>
        </w:rPr>
        <w:lastRenderedPageBreak/>
        <w:t>Legends</w:t>
      </w:r>
      <w:r w:rsidR="00294CF7" w:rsidRPr="006F6F23">
        <w:rPr>
          <w:b/>
          <w:bCs/>
        </w:rPr>
        <w:t xml:space="preserve"> to Figures</w:t>
      </w:r>
    </w:p>
    <w:p w14:paraId="190F119C" w14:textId="26ADA3D9" w:rsidR="000F48DC" w:rsidRPr="006F6F23" w:rsidRDefault="000F48DC" w:rsidP="000F48DC">
      <w:pPr>
        <w:spacing w:line="360" w:lineRule="auto"/>
        <w:jc w:val="both"/>
      </w:pPr>
      <w:r w:rsidRPr="006F6F23">
        <w:rPr>
          <w:b/>
          <w:bCs/>
        </w:rPr>
        <w:t xml:space="preserve">Figure 1. </w:t>
      </w:r>
      <w:r w:rsidRPr="006508D0">
        <w:rPr>
          <w:b/>
        </w:rPr>
        <w:t>Centrosome abnormalities in cell lines from different stages of melanoma progression.</w:t>
      </w:r>
      <w:r w:rsidRPr="006F6F23">
        <w:rPr>
          <w:b/>
          <w:bCs/>
        </w:rPr>
        <w:t xml:space="preserve"> (</w:t>
      </w:r>
      <w:r w:rsidR="00601E79">
        <w:rPr>
          <w:b/>
          <w:bCs/>
        </w:rPr>
        <w:t>a</w:t>
      </w:r>
      <w:r w:rsidRPr="00227624">
        <w:rPr>
          <w:b/>
          <w:bCs/>
        </w:rPr>
        <w:t>)</w:t>
      </w:r>
      <w:r w:rsidRPr="00227624">
        <w:t xml:space="preserve"> Bar graph showing the percentage of cells with 3 or more centrosomes in melanocyte/RGP/VGP and metastatic melanoma lines. At least 100 cells were analysed per experiment. </w:t>
      </w:r>
      <w:r w:rsidRPr="00227624">
        <w:rPr>
          <w:b/>
          <w:bCs/>
        </w:rPr>
        <w:t>(</w:t>
      </w:r>
      <w:r w:rsidR="00601E79">
        <w:rPr>
          <w:b/>
          <w:bCs/>
        </w:rPr>
        <w:t>b</w:t>
      </w:r>
      <w:r w:rsidRPr="00227624">
        <w:rPr>
          <w:b/>
          <w:bCs/>
        </w:rPr>
        <w:t xml:space="preserve">) </w:t>
      </w:r>
      <w:r w:rsidRPr="00227624">
        <w:t xml:space="preserve">Immunostaining </w:t>
      </w:r>
      <w:r w:rsidRPr="00227624">
        <w:rPr>
          <w:lang w:eastAsia="en-GB"/>
        </w:rPr>
        <w:t>of centrosomes</w:t>
      </w:r>
      <w:r w:rsidRPr="006F6F23">
        <w:rPr>
          <w:lang w:eastAsia="en-GB"/>
        </w:rPr>
        <w:t xml:space="preserve"> (γ-tubulin, green) and nuclei (propidium iodide, red) in melanocyte cell line </w:t>
      </w:r>
      <w:proofErr w:type="spellStart"/>
      <w:r w:rsidRPr="006F6F23">
        <w:rPr>
          <w:lang w:eastAsia="en-GB"/>
        </w:rPr>
        <w:t>Nohm</w:t>
      </w:r>
      <w:proofErr w:type="spellEnd"/>
      <w:r w:rsidRPr="006F6F23">
        <w:rPr>
          <w:lang w:eastAsia="en-GB"/>
        </w:rPr>
        <w:t xml:space="preserve"> 1, RGP cell lines SGM2 and SGM4 and in VGP cell line WM-98-1. Insets show centrosomes magnified. Scale bar 10 µm. </w:t>
      </w:r>
      <w:r w:rsidRPr="006F6F23">
        <w:rPr>
          <w:b/>
          <w:bCs/>
        </w:rPr>
        <w:t>(</w:t>
      </w:r>
      <w:r w:rsidR="00601E79">
        <w:rPr>
          <w:b/>
          <w:bCs/>
        </w:rPr>
        <w:t>c</w:t>
      </w:r>
      <w:r w:rsidRPr="006F6F23">
        <w:rPr>
          <w:b/>
          <w:bCs/>
        </w:rPr>
        <w:t xml:space="preserve">) </w:t>
      </w:r>
      <w:r w:rsidRPr="006F6F23">
        <w:t xml:space="preserve"> Bar graph representing combined data from (A) showing the proportion of centrosome number abnormality (3 or more centrosomes). Mean percentage of cells with 2 or fewer and 3 or more centrosomes across five melanocyte lines, five RGP lines, four VGP lines and three metastatic melanoma lines. Statistical significance is marked as p&lt;0.05 (*), p&lt;0.01 (**) and p&lt;0.001 (***).  The level of statistical significance shown is that relative to the % of cells in melanocyte lines for each category (2 or fewer and 3 or more centrosomes). </w:t>
      </w:r>
    </w:p>
    <w:p w14:paraId="72233BD3" w14:textId="1225A5F4" w:rsidR="000F48DC" w:rsidRPr="006F6F23" w:rsidRDefault="000F48DC" w:rsidP="000F48DC">
      <w:pPr>
        <w:spacing w:line="360" w:lineRule="auto"/>
        <w:jc w:val="both"/>
      </w:pPr>
      <w:r w:rsidRPr="006F6F23">
        <w:rPr>
          <w:b/>
          <w:bCs/>
        </w:rPr>
        <w:t>Figure 2</w:t>
      </w:r>
      <w:r w:rsidRPr="006F6F23">
        <w:t xml:space="preserve">. </w:t>
      </w:r>
      <w:r>
        <w:rPr>
          <w:b/>
        </w:rPr>
        <w:t xml:space="preserve">Relationship between centrosome number and DNA content. </w:t>
      </w:r>
      <w:r w:rsidR="00601E79">
        <w:rPr>
          <w:b/>
        </w:rPr>
        <w:t>(a</w:t>
      </w:r>
      <w:r w:rsidRPr="00DA5B61">
        <w:rPr>
          <w:b/>
        </w:rPr>
        <w:t>)</w:t>
      </w:r>
      <w:r>
        <w:t xml:space="preserve"> </w:t>
      </w:r>
      <w:r w:rsidRPr="006F6F23">
        <w:t xml:space="preserve">Comparison of DNA content </w:t>
      </w:r>
      <w:r>
        <w:t xml:space="preserve">between cells with </w:t>
      </w:r>
      <w:r w:rsidRPr="006F6F23">
        <w:t>2 or fewer and 3 or more centrosomes</w:t>
      </w:r>
      <w:r>
        <w:t>,</w:t>
      </w:r>
      <w:r w:rsidRPr="00DA5B61">
        <w:t xml:space="preserve"> </w:t>
      </w:r>
      <w:r w:rsidRPr="006F6F23">
        <w:t xml:space="preserve">in cell lines from different stages of melanoma progression. Propidium iodide was used to stain nuclei. The nuclear area of each cell (at least 100 cells for each cell line) was analysed to determine the differences in propidium iodide fluorescence intensity between the two groups of cells. </w:t>
      </w:r>
      <w:r w:rsidR="00601E79" w:rsidRPr="00601E79">
        <w:rPr>
          <w:b/>
        </w:rPr>
        <w:t>(b</w:t>
      </w:r>
      <w:r w:rsidRPr="00601E79">
        <w:rPr>
          <w:b/>
        </w:rPr>
        <w:t>)</w:t>
      </w:r>
      <w:r w:rsidRPr="00227624">
        <w:t xml:space="preserve"> Ratio of DNA content, cells with centrosome amplification: normal cells, using DNA content from </w:t>
      </w:r>
      <w:r w:rsidRPr="00227624">
        <w:rPr>
          <w:b/>
        </w:rPr>
        <w:t>(</w:t>
      </w:r>
      <w:r w:rsidR="00601E79">
        <w:rPr>
          <w:b/>
        </w:rPr>
        <w:t>a</w:t>
      </w:r>
      <w:r w:rsidRPr="00227624">
        <w:rPr>
          <w:b/>
        </w:rPr>
        <w:t>)</w:t>
      </w:r>
      <w:r w:rsidRPr="00227624">
        <w:t>.</w:t>
      </w:r>
    </w:p>
    <w:p w14:paraId="4CBB09A9" w14:textId="140976F1" w:rsidR="000F48DC" w:rsidRPr="006F6F23" w:rsidRDefault="000F48DC" w:rsidP="000F48DC">
      <w:pPr>
        <w:spacing w:line="360" w:lineRule="auto"/>
        <w:jc w:val="both"/>
      </w:pPr>
      <w:r w:rsidRPr="006F6F23">
        <w:rPr>
          <w:b/>
          <w:bCs/>
        </w:rPr>
        <w:t xml:space="preserve">Figure 3. </w:t>
      </w:r>
      <w:r w:rsidRPr="006508D0">
        <w:rPr>
          <w:b/>
          <w:bCs/>
        </w:rPr>
        <w:t>p15 and p16 expression in cell lines.</w:t>
      </w:r>
      <w:r>
        <w:rPr>
          <w:bCs/>
        </w:rPr>
        <w:t xml:space="preserve"> </w:t>
      </w:r>
      <w:r w:rsidRPr="006F6F23">
        <w:t>Western blotting analysis of p15</w:t>
      </w:r>
      <w:r w:rsidRPr="006F6F23">
        <w:rPr>
          <w:vertAlign w:val="superscript"/>
        </w:rPr>
        <w:t xml:space="preserve"> </w:t>
      </w:r>
      <w:r w:rsidRPr="006F6F23">
        <w:rPr>
          <w:b/>
          <w:bCs/>
        </w:rPr>
        <w:t>(</w:t>
      </w:r>
      <w:r w:rsidR="00601E79">
        <w:rPr>
          <w:b/>
          <w:bCs/>
        </w:rPr>
        <w:t>a</w:t>
      </w:r>
      <w:r w:rsidRPr="006F6F23">
        <w:rPr>
          <w:b/>
          <w:bCs/>
        </w:rPr>
        <w:t>)</w:t>
      </w:r>
      <w:r w:rsidRPr="006F6F23">
        <w:t xml:space="preserve"> and p16 </w:t>
      </w:r>
      <w:r w:rsidRPr="006F6F23">
        <w:rPr>
          <w:b/>
          <w:bCs/>
        </w:rPr>
        <w:t>(</w:t>
      </w:r>
      <w:r w:rsidR="00601E79">
        <w:rPr>
          <w:b/>
          <w:bCs/>
        </w:rPr>
        <w:t>b</w:t>
      </w:r>
      <w:r w:rsidRPr="006F6F23">
        <w:rPr>
          <w:b/>
          <w:bCs/>
        </w:rPr>
        <w:t xml:space="preserve">) </w:t>
      </w:r>
      <w:r w:rsidRPr="006F6F23">
        <w:t>expression in</w:t>
      </w:r>
      <w:r w:rsidRPr="006F6F23">
        <w:rPr>
          <w:b/>
          <w:bCs/>
        </w:rPr>
        <w:t xml:space="preserve"> </w:t>
      </w:r>
      <w:r w:rsidRPr="006F6F23">
        <w:t xml:space="preserve">melanocyte, RGP, VGP and metastatic melanoma lysates, respectively. 40 or 30 µg protein per well were resolved from each sample. HeLa cell line represented a positive and negative control, respectively. β-actin was probed as a loading control on all blots. </w:t>
      </w:r>
    </w:p>
    <w:p w14:paraId="3E6E638C" w14:textId="77777777" w:rsidR="000F48DC" w:rsidRPr="006F6F23" w:rsidRDefault="000F48DC" w:rsidP="000F48DC">
      <w:pPr>
        <w:spacing w:line="360" w:lineRule="auto"/>
        <w:jc w:val="both"/>
      </w:pPr>
      <w:r w:rsidRPr="006F6F23">
        <w:rPr>
          <w:b/>
          <w:bCs/>
        </w:rPr>
        <w:t xml:space="preserve">Figure 4. </w:t>
      </w:r>
      <w:r>
        <w:rPr>
          <w:b/>
          <w:bCs/>
        </w:rPr>
        <w:t xml:space="preserve">Results of the centrosome duplication assay, using melanoma cell lines. </w:t>
      </w:r>
      <w:r w:rsidRPr="006F6F23">
        <w:t>Effect of hydroxyurea</w:t>
      </w:r>
      <w:r>
        <w:t xml:space="preserve"> (HU)</w:t>
      </w:r>
      <w:r w:rsidRPr="006F6F23">
        <w:t>-induced S-phase block (4mM for 48h) on centrosome duplication for all cell lines.</w:t>
      </w:r>
      <w:r w:rsidRPr="006F6F23">
        <w:rPr>
          <w:b/>
          <w:bCs/>
        </w:rPr>
        <w:t xml:space="preserve"> </w:t>
      </w:r>
      <w:r w:rsidRPr="006F6F23">
        <w:t>Statistical significance is marked as p&lt;0.0</w:t>
      </w:r>
      <w:r>
        <w:t>01 (***), p&lt;0.01 (**) and p&lt;</w:t>
      </w:r>
      <w:r w:rsidRPr="00427C50">
        <w:t xml:space="preserve">0.1 (*). </w:t>
      </w:r>
      <w:r w:rsidRPr="006F6F23">
        <w:t>The table indicates the p15</w:t>
      </w:r>
      <w:r w:rsidRPr="006F6F23">
        <w:rPr>
          <w:vertAlign w:val="superscript"/>
        </w:rPr>
        <w:t xml:space="preserve"> </w:t>
      </w:r>
      <w:r w:rsidRPr="006F6F23">
        <w:t>and p16</w:t>
      </w:r>
      <w:r w:rsidRPr="006F6F23">
        <w:rPr>
          <w:vertAlign w:val="superscript"/>
        </w:rPr>
        <w:t xml:space="preserve"> </w:t>
      </w:r>
      <w:r w:rsidRPr="006F6F23">
        <w:t>expression status (</w:t>
      </w:r>
      <w:r w:rsidRPr="006F6F23">
        <w:rPr>
          <w:b/>
          <w:bCs/>
        </w:rPr>
        <w:t>+</w:t>
      </w:r>
      <w:r w:rsidRPr="006F6F23">
        <w:t xml:space="preserve">: cell line expressing p15 or p16; </w:t>
      </w:r>
      <w:r w:rsidRPr="006F6F23">
        <w:rPr>
          <w:b/>
          <w:bCs/>
        </w:rPr>
        <w:t>-</w:t>
      </w:r>
      <w:r w:rsidRPr="006F6F23">
        <w:t>: cell line null for p15 or p16).</w:t>
      </w:r>
    </w:p>
    <w:p w14:paraId="2BEDD2D1" w14:textId="4B294400" w:rsidR="000F48DC" w:rsidRPr="006F6F23" w:rsidRDefault="000F48DC" w:rsidP="000F48DC">
      <w:pPr>
        <w:spacing w:line="360" w:lineRule="auto"/>
        <w:jc w:val="both"/>
      </w:pPr>
      <w:r w:rsidRPr="006F6F23">
        <w:rPr>
          <w:b/>
          <w:bCs/>
        </w:rPr>
        <w:t xml:space="preserve">Figure 5. </w:t>
      </w:r>
      <w:r>
        <w:rPr>
          <w:b/>
          <w:bCs/>
        </w:rPr>
        <w:t xml:space="preserve">Effect of altering p15/p16 levels on the outcome of the centrosome duplication assay. </w:t>
      </w:r>
      <w:r w:rsidRPr="00227624">
        <w:t>Depletion or restoration of expression of</w:t>
      </w:r>
      <w:r w:rsidRPr="00227624">
        <w:rPr>
          <w:b/>
          <w:bCs/>
        </w:rPr>
        <w:t xml:space="preserve"> </w:t>
      </w:r>
      <w:r w:rsidRPr="00227624">
        <w:t>p15/p16</w:t>
      </w:r>
      <w:r w:rsidRPr="00227624">
        <w:rPr>
          <w:vertAlign w:val="superscript"/>
        </w:rPr>
        <w:t xml:space="preserve"> </w:t>
      </w:r>
      <w:r w:rsidRPr="00227624">
        <w:t xml:space="preserve">by transient transfection using </w:t>
      </w:r>
      <w:r w:rsidRPr="00227624">
        <w:rPr>
          <w:i/>
          <w:iCs/>
        </w:rPr>
        <w:t>CDKN2A/B</w:t>
      </w:r>
      <w:r w:rsidRPr="00227624">
        <w:rPr>
          <w:vertAlign w:val="superscript"/>
        </w:rPr>
        <w:t xml:space="preserve"> </w:t>
      </w:r>
      <w:r w:rsidRPr="00227624">
        <w:t>siRNA or expression plasmid and its effect on centrosome duplication.</w:t>
      </w:r>
      <w:r w:rsidRPr="00227624">
        <w:rPr>
          <w:b/>
          <w:bCs/>
        </w:rPr>
        <w:t xml:space="preserve">  (</w:t>
      </w:r>
      <w:r w:rsidR="00601E79">
        <w:rPr>
          <w:b/>
          <w:bCs/>
        </w:rPr>
        <w:t>a</w:t>
      </w:r>
      <w:r w:rsidRPr="00227624">
        <w:rPr>
          <w:b/>
          <w:bCs/>
        </w:rPr>
        <w:t xml:space="preserve">) </w:t>
      </w:r>
      <w:r w:rsidRPr="00227624">
        <w:rPr>
          <w:lang w:val="en-US"/>
        </w:rPr>
        <w:t>Western blotting analysis of p15</w:t>
      </w:r>
      <w:r w:rsidRPr="00227624">
        <w:rPr>
          <w:vertAlign w:val="superscript"/>
          <w:lang w:val="en-US"/>
        </w:rPr>
        <w:t xml:space="preserve"> </w:t>
      </w:r>
      <w:r w:rsidRPr="00227624">
        <w:rPr>
          <w:lang w:val="en-US"/>
        </w:rPr>
        <w:t>(left) and p16 (right) expression in A375P melanoma cells after transfection with p15 expression construct pBabe-puro-hp15.</w:t>
      </w:r>
      <w:r w:rsidRPr="00227624">
        <w:rPr>
          <w:b/>
          <w:bCs/>
          <w:lang w:val="en-US"/>
        </w:rPr>
        <w:t xml:space="preserve"> </w:t>
      </w:r>
      <w:r w:rsidR="00601E79">
        <w:rPr>
          <w:b/>
          <w:bCs/>
          <w:lang w:val="en-US"/>
        </w:rPr>
        <w:t>(b</w:t>
      </w:r>
      <w:r w:rsidRPr="00227624">
        <w:rPr>
          <w:b/>
          <w:bCs/>
          <w:lang w:val="en-US"/>
        </w:rPr>
        <w:t xml:space="preserve">) </w:t>
      </w:r>
      <w:r w:rsidRPr="00227624">
        <w:t xml:space="preserve">Western blotting analysis of p15 and p16 expression in Nohm5 cells post transfection with respective siRNAs (72 h). </w:t>
      </w:r>
      <w:r w:rsidRPr="00227624">
        <w:rPr>
          <w:b/>
          <w:bCs/>
          <w:lang w:val="en-US"/>
        </w:rPr>
        <w:t>(</w:t>
      </w:r>
      <w:r w:rsidR="00601E79">
        <w:rPr>
          <w:b/>
          <w:bCs/>
          <w:lang w:val="en-US"/>
        </w:rPr>
        <w:t>c</w:t>
      </w:r>
      <w:r w:rsidRPr="00227624">
        <w:rPr>
          <w:b/>
          <w:bCs/>
          <w:lang w:val="en-US"/>
        </w:rPr>
        <w:t>)</w:t>
      </w:r>
      <w:r w:rsidRPr="00227624">
        <w:rPr>
          <w:lang w:val="en-US"/>
        </w:rPr>
        <w:t xml:space="preserve"> </w:t>
      </w:r>
      <w:r w:rsidRPr="00227624">
        <w:rPr>
          <w:bCs/>
          <w:lang w:val="en-US"/>
        </w:rPr>
        <w:t>Centrosome (over)duplication in melanoma lines depleted of or complemented with p15 (and p16).</w:t>
      </w:r>
      <w:r w:rsidRPr="00227624">
        <w:t xml:space="preserve"> Nohm4 cells were depleted of both p15 and p16. Hermes1, SGM2</w:t>
      </w:r>
      <w:r w:rsidRPr="00227624">
        <w:rPr>
          <w:b/>
          <w:bCs/>
        </w:rPr>
        <w:t xml:space="preserve"> </w:t>
      </w:r>
      <w:r w:rsidRPr="00227624">
        <w:t>and WM-98-1 cells were depleted of p15. A375P and DX3 cells were complemented with p15 by transfection with a plasmid encoding p15.</w:t>
      </w:r>
      <w:r w:rsidRPr="00227624">
        <w:rPr>
          <w:lang w:val="en-US"/>
        </w:rPr>
        <w:t xml:space="preserve"> </w:t>
      </w:r>
      <w:r w:rsidRPr="00227624">
        <w:t>All differences statistically significant at p&lt;0.05 or less.</w:t>
      </w:r>
      <w:r w:rsidRPr="006F6F23">
        <w:t xml:space="preserve"> </w:t>
      </w:r>
    </w:p>
    <w:p w14:paraId="5DBD7769" w14:textId="2A3EED7B" w:rsidR="000F48DC" w:rsidRPr="006F6F23" w:rsidRDefault="000F48DC" w:rsidP="000F48DC">
      <w:pPr>
        <w:spacing w:line="360" w:lineRule="auto"/>
        <w:jc w:val="both"/>
      </w:pPr>
      <w:r w:rsidRPr="006F6F23">
        <w:rPr>
          <w:b/>
          <w:bCs/>
          <w:lang w:val="en-US"/>
        </w:rPr>
        <w:t xml:space="preserve">Figure 6. </w:t>
      </w:r>
      <w:r>
        <w:rPr>
          <w:b/>
          <w:bCs/>
          <w:lang w:val="en-US"/>
        </w:rPr>
        <w:t xml:space="preserve">Type of centrosome amplification observed in p15- p16-depleted cells. </w:t>
      </w:r>
      <w:r w:rsidR="00601E79">
        <w:rPr>
          <w:b/>
          <w:bCs/>
          <w:lang w:val="en-US"/>
        </w:rPr>
        <w:t>(a</w:t>
      </w:r>
      <w:r w:rsidRPr="00E423F4">
        <w:rPr>
          <w:b/>
          <w:bCs/>
          <w:lang w:val="en-US"/>
        </w:rPr>
        <w:t>)</w:t>
      </w:r>
      <w:r>
        <w:rPr>
          <w:bCs/>
          <w:lang w:val="en-US"/>
        </w:rPr>
        <w:t xml:space="preserve"> </w:t>
      </w:r>
      <w:r w:rsidRPr="006F6F23">
        <w:t>Centrosome amplification in p15- and p16-depleted cells</w:t>
      </w:r>
      <w:r w:rsidRPr="006F6F23">
        <w:rPr>
          <w:b/>
          <w:bCs/>
        </w:rPr>
        <w:t xml:space="preserve">. </w:t>
      </w:r>
      <w:r w:rsidRPr="006F6F23">
        <w:t xml:space="preserve">ODF2 (red, mother centriole) and </w:t>
      </w:r>
      <w:r w:rsidRPr="006F6F23">
        <w:rPr>
          <w:lang w:eastAsia="en-GB"/>
        </w:rPr>
        <w:t>γ-tubulin</w:t>
      </w:r>
      <w:r w:rsidRPr="006F6F23">
        <w:t xml:space="preserve"> (green, both </w:t>
      </w:r>
      <w:r w:rsidRPr="006F6F23">
        <w:lastRenderedPageBreak/>
        <w:t xml:space="preserve">centrioles) staining of centrosomes in normal cells and abnormal cells (duplicated and split, </w:t>
      </w:r>
      <w:proofErr w:type="spellStart"/>
      <w:r w:rsidRPr="006F6F23">
        <w:t>overduplicated</w:t>
      </w:r>
      <w:proofErr w:type="spellEnd"/>
      <w:r w:rsidRPr="006F6F23">
        <w:t xml:space="preserve"> and accumulated centrosomes). The nuclei are stained with DAPI (blue). </w:t>
      </w:r>
      <w:r w:rsidR="00601E79" w:rsidRPr="00601E79">
        <w:rPr>
          <w:b/>
        </w:rPr>
        <w:t>(b,</w:t>
      </w:r>
      <w:r w:rsidR="00601E79">
        <w:rPr>
          <w:b/>
        </w:rPr>
        <w:t xml:space="preserve"> </w:t>
      </w:r>
      <w:r w:rsidR="00601E79" w:rsidRPr="00601E79">
        <w:rPr>
          <w:b/>
        </w:rPr>
        <w:t>c</w:t>
      </w:r>
      <w:r w:rsidRPr="00601E79">
        <w:rPr>
          <w:b/>
        </w:rPr>
        <w:t>)</w:t>
      </w:r>
      <w:r>
        <w:t xml:space="preserve"> </w:t>
      </w:r>
      <w:r w:rsidRPr="006F6F23">
        <w:t>Nature of centrosome amplification in p15- and p16-depleted cells</w:t>
      </w:r>
      <w:r w:rsidRPr="006F6F23">
        <w:rPr>
          <w:b/>
          <w:bCs/>
        </w:rPr>
        <w:t xml:space="preserve">. </w:t>
      </w:r>
      <w:r w:rsidRPr="006F6F23">
        <w:t xml:space="preserve">Bar graphs of normal vs. duplicated and split vs. </w:t>
      </w:r>
      <w:proofErr w:type="spellStart"/>
      <w:r w:rsidRPr="006F6F23">
        <w:t>overduplicated</w:t>
      </w:r>
      <w:proofErr w:type="spellEnd"/>
      <w:r w:rsidRPr="006F6F23">
        <w:t xml:space="preserve"> vs. accumulated centrosomes in WM-98-1 </w:t>
      </w:r>
      <w:r w:rsidRPr="006F6F23">
        <w:rPr>
          <w:b/>
          <w:bCs/>
        </w:rPr>
        <w:t>(</w:t>
      </w:r>
      <w:r w:rsidR="00601E79">
        <w:rPr>
          <w:b/>
          <w:bCs/>
        </w:rPr>
        <w:t>b</w:t>
      </w:r>
      <w:r w:rsidRPr="006F6F23">
        <w:rPr>
          <w:b/>
          <w:bCs/>
        </w:rPr>
        <w:t>)</w:t>
      </w:r>
      <w:r>
        <w:rPr>
          <w:b/>
          <w:bCs/>
        </w:rPr>
        <w:t xml:space="preserve"> </w:t>
      </w:r>
      <w:r w:rsidRPr="00E423F4">
        <w:rPr>
          <w:bCs/>
        </w:rPr>
        <w:t>and</w:t>
      </w:r>
      <w:r w:rsidRPr="006F6F23">
        <w:t xml:space="preserve"> SGM2 </w:t>
      </w:r>
      <w:r w:rsidRPr="006F6F23">
        <w:rPr>
          <w:b/>
          <w:bCs/>
        </w:rPr>
        <w:t>(</w:t>
      </w:r>
      <w:r w:rsidR="00601E79">
        <w:rPr>
          <w:b/>
          <w:bCs/>
        </w:rPr>
        <w:t>c</w:t>
      </w:r>
      <w:r w:rsidRPr="006F6F23">
        <w:rPr>
          <w:b/>
          <w:bCs/>
        </w:rPr>
        <w:t>)</w:t>
      </w:r>
      <w:r w:rsidRPr="006F6F23">
        <w:t xml:space="preserve"> cell lines post siRNA transfection followed by the centrosome duplication assay. </w:t>
      </w:r>
    </w:p>
    <w:p w14:paraId="489AEF08" w14:textId="77777777" w:rsidR="000F48DC" w:rsidRPr="006F6F23" w:rsidRDefault="000F48DC" w:rsidP="000F48DC">
      <w:pPr>
        <w:pStyle w:val="Style1"/>
        <w:spacing w:line="360" w:lineRule="auto"/>
        <w:rPr>
          <w:b w:val="0"/>
          <w:szCs w:val="24"/>
          <w:u w:val="none"/>
        </w:rPr>
      </w:pPr>
    </w:p>
    <w:p w14:paraId="5D89FB3A" w14:textId="77777777" w:rsidR="000106F6" w:rsidRPr="006F6F23" w:rsidRDefault="000106F6" w:rsidP="00890B96">
      <w:pPr>
        <w:pStyle w:val="Style1"/>
        <w:spacing w:line="360" w:lineRule="auto"/>
        <w:rPr>
          <w:b w:val="0"/>
          <w:szCs w:val="24"/>
          <w:u w:val="none"/>
        </w:rPr>
      </w:pPr>
    </w:p>
    <w:p w14:paraId="1177D5C9" w14:textId="77777777" w:rsidR="000106F6" w:rsidRPr="006F6F23" w:rsidRDefault="000106F6" w:rsidP="00890B96">
      <w:pPr>
        <w:pStyle w:val="Style1"/>
        <w:spacing w:line="360" w:lineRule="auto"/>
        <w:rPr>
          <w:b w:val="0"/>
          <w:szCs w:val="24"/>
          <w:u w:val="none"/>
        </w:rPr>
      </w:pPr>
    </w:p>
    <w:p w14:paraId="3D514135" w14:textId="77777777" w:rsidR="000106F6" w:rsidRPr="006F6F23" w:rsidRDefault="000106F6" w:rsidP="00890B96">
      <w:pPr>
        <w:pStyle w:val="Style1"/>
        <w:spacing w:line="360" w:lineRule="auto"/>
        <w:rPr>
          <w:b w:val="0"/>
          <w:szCs w:val="24"/>
          <w:u w:val="none"/>
        </w:rPr>
      </w:pPr>
    </w:p>
    <w:p w14:paraId="3C83B05A" w14:textId="1DA45E11" w:rsidR="002B261A" w:rsidRPr="006F6F23" w:rsidRDefault="002B261A" w:rsidP="00890B96">
      <w:pPr>
        <w:pStyle w:val="Style1"/>
        <w:spacing w:line="360" w:lineRule="auto"/>
        <w:rPr>
          <w:b w:val="0"/>
          <w:szCs w:val="24"/>
          <w:u w:val="none"/>
        </w:rPr>
      </w:pPr>
    </w:p>
    <w:sectPr w:rsidR="002B261A" w:rsidRPr="006F6F23" w:rsidSect="008C4E0C">
      <w:headerReference w:type="default" r:id="rId11"/>
      <w:pgSz w:w="11907" w:h="16839" w:code="9"/>
      <w:pgMar w:top="720" w:right="720" w:bottom="720" w:left="720" w:header="567"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9F4CE" w14:textId="77777777" w:rsidR="0047350E" w:rsidRDefault="0047350E" w:rsidP="008171B1">
      <w:r>
        <w:separator/>
      </w:r>
    </w:p>
  </w:endnote>
  <w:endnote w:type="continuationSeparator" w:id="0">
    <w:p w14:paraId="19D53720" w14:textId="77777777" w:rsidR="0047350E" w:rsidRDefault="0047350E" w:rsidP="00817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B1B76" w14:textId="77777777" w:rsidR="0047350E" w:rsidRDefault="0047350E" w:rsidP="008171B1">
      <w:r>
        <w:separator/>
      </w:r>
    </w:p>
  </w:footnote>
  <w:footnote w:type="continuationSeparator" w:id="0">
    <w:p w14:paraId="49F28E70" w14:textId="77777777" w:rsidR="0047350E" w:rsidRDefault="0047350E" w:rsidP="008171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1B066" w14:textId="7256B8E3" w:rsidR="005405C0" w:rsidRDefault="005405C0">
    <w:pPr>
      <w:pStyle w:val="Header"/>
      <w:jc w:val="right"/>
    </w:pPr>
    <w:r>
      <w:fldChar w:fldCharType="begin"/>
    </w:r>
    <w:r>
      <w:instrText xml:space="preserve"> PAGE   \* MERGEFORMAT </w:instrText>
    </w:r>
    <w:r>
      <w:fldChar w:fldCharType="separate"/>
    </w:r>
    <w:r w:rsidR="00C701BB">
      <w:rPr>
        <w:noProof/>
      </w:rPr>
      <w:t>14</w:t>
    </w:r>
    <w:r>
      <w:rPr>
        <w:noProof/>
      </w:rPr>
      <w:fldChar w:fldCharType="end"/>
    </w:r>
  </w:p>
  <w:p w14:paraId="7C18FDE9" w14:textId="77777777" w:rsidR="005405C0" w:rsidRDefault="005405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CA4DEF"/>
    <w:multiLevelType w:val="hybridMultilevel"/>
    <w:tmpl w:val="CA3618B8"/>
    <w:lvl w:ilvl="0" w:tplc="BD3AD1A8">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3A48F2"/>
    <w:multiLevelType w:val="hybridMultilevel"/>
    <w:tmpl w:val="7E365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vestig Derm&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5va0x26vrvsheetarvp026zedxpw0r0pe5&quot;&gt;Shyamal Bibli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2&lt;/item&gt;&lt;item&gt;43&lt;/item&gt;&lt;item&gt;45&lt;/item&gt;&lt;item&gt;46&lt;/item&gt;&lt;item&gt;47&lt;/item&gt;&lt;item&gt;56&lt;/item&gt;&lt;item&gt;58&lt;/item&gt;&lt;/record-ids&gt;&lt;/item&gt;&lt;/Libraries&gt;"/>
  </w:docVars>
  <w:rsids>
    <w:rsidRoot w:val="00602C24"/>
    <w:rsid w:val="000018B1"/>
    <w:rsid w:val="00002229"/>
    <w:rsid w:val="000035B1"/>
    <w:rsid w:val="00005014"/>
    <w:rsid w:val="000053D8"/>
    <w:rsid w:val="000077E5"/>
    <w:rsid w:val="000106F6"/>
    <w:rsid w:val="00014667"/>
    <w:rsid w:val="00016AD5"/>
    <w:rsid w:val="000170E3"/>
    <w:rsid w:val="0001753D"/>
    <w:rsid w:val="000228C2"/>
    <w:rsid w:val="00022AA4"/>
    <w:rsid w:val="00023337"/>
    <w:rsid w:val="00025B9B"/>
    <w:rsid w:val="00026386"/>
    <w:rsid w:val="00031FE0"/>
    <w:rsid w:val="00040172"/>
    <w:rsid w:val="00042A20"/>
    <w:rsid w:val="00043D3E"/>
    <w:rsid w:val="00050712"/>
    <w:rsid w:val="000564D9"/>
    <w:rsid w:val="00056919"/>
    <w:rsid w:val="00061AC7"/>
    <w:rsid w:val="000648B2"/>
    <w:rsid w:val="000655F8"/>
    <w:rsid w:val="00071932"/>
    <w:rsid w:val="00073ED6"/>
    <w:rsid w:val="00074F3C"/>
    <w:rsid w:val="00077DC6"/>
    <w:rsid w:val="00080AAB"/>
    <w:rsid w:val="00085242"/>
    <w:rsid w:val="00085EBC"/>
    <w:rsid w:val="0009297B"/>
    <w:rsid w:val="000952F9"/>
    <w:rsid w:val="00095A07"/>
    <w:rsid w:val="000A0E81"/>
    <w:rsid w:val="000A2777"/>
    <w:rsid w:val="000A31E4"/>
    <w:rsid w:val="000A3937"/>
    <w:rsid w:val="000A4D11"/>
    <w:rsid w:val="000A7B34"/>
    <w:rsid w:val="000B07F5"/>
    <w:rsid w:val="000B12E4"/>
    <w:rsid w:val="000B48F7"/>
    <w:rsid w:val="000B5EF9"/>
    <w:rsid w:val="000C2F9C"/>
    <w:rsid w:val="000C6425"/>
    <w:rsid w:val="000C67CB"/>
    <w:rsid w:val="000D1B3B"/>
    <w:rsid w:val="000D470F"/>
    <w:rsid w:val="000D4EAC"/>
    <w:rsid w:val="000D531E"/>
    <w:rsid w:val="000D6FD9"/>
    <w:rsid w:val="000D7E98"/>
    <w:rsid w:val="000E0188"/>
    <w:rsid w:val="000E031F"/>
    <w:rsid w:val="000E1131"/>
    <w:rsid w:val="000E5326"/>
    <w:rsid w:val="000E79A0"/>
    <w:rsid w:val="000E7A59"/>
    <w:rsid w:val="000F47F9"/>
    <w:rsid w:val="000F480D"/>
    <w:rsid w:val="000F48DC"/>
    <w:rsid w:val="000F61FE"/>
    <w:rsid w:val="000F6B77"/>
    <w:rsid w:val="001008D3"/>
    <w:rsid w:val="0010113F"/>
    <w:rsid w:val="00102CBD"/>
    <w:rsid w:val="00105085"/>
    <w:rsid w:val="00110D61"/>
    <w:rsid w:val="0011288F"/>
    <w:rsid w:val="001176D4"/>
    <w:rsid w:val="00126E5E"/>
    <w:rsid w:val="00127383"/>
    <w:rsid w:val="001308D0"/>
    <w:rsid w:val="001317EB"/>
    <w:rsid w:val="00132C65"/>
    <w:rsid w:val="00133EB0"/>
    <w:rsid w:val="00134075"/>
    <w:rsid w:val="00135C32"/>
    <w:rsid w:val="001409C4"/>
    <w:rsid w:val="0014262B"/>
    <w:rsid w:val="00142DAD"/>
    <w:rsid w:val="001450A5"/>
    <w:rsid w:val="00145B67"/>
    <w:rsid w:val="001478D5"/>
    <w:rsid w:val="001503CC"/>
    <w:rsid w:val="00153B99"/>
    <w:rsid w:val="00155C4C"/>
    <w:rsid w:val="0015654D"/>
    <w:rsid w:val="001565AF"/>
    <w:rsid w:val="0015668A"/>
    <w:rsid w:val="00160172"/>
    <w:rsid w:val="00162ECD"/>
    <w:rsid w:val="001650DF"/>
    <w:rsid w:val="00165F47"/>
    <w:rsid w:val="00167DA1"/>
    <w:rsid w:val="00171C45"/>
    <w:rsid w:val="00173FF1"/>
    <w:rsid w:val="00177760"/>
    <w:rsid w:val="00177A75"/>
    <w:rsid w:val="00180C63"/>
    <w:rsid w:val="00181A55"/>
    <w:rsid w:val="00181C3F"/>
    <w:rsid w:val="0018402E"/>
    <w:rsid w:val="0018483D"/>
    <w:rsid w:val="00185C65"/>
    <w:rsid w:val="0018655D"/>
    <w:rsid w:val="001879E2"/>
    <w:rsid w:val="00190180"/>
    <w:rsid w:val="00191C75"/>
    <w:rsid w:val="00194323"/>
    <w:rsid w:val="0019609F"/>
    <w:rsid w:val="00197E2A"/>
    <w:rsid w:val="001A0C86"/>
    <w:rsid w:val="001A226A"/>
    <w:rsid w:val="001A3C2D"/>
    <w:rsid w:val="001B7ACC"/>
    <w:rsid w:val="001B7D38"/>
    <w:rsid w:val="001B7EDB"/>
    <w:rsid w:val="001C12E0"/>
    <w:rsid w:val="001C2104"/>
    <w:rsid w:val="001C58E5"/>
    <w:rsid w:val="001D5618"/>
    <w:rsid w:val="001D68F7"/>
    <w:rsid w:val="001D6DBF"/>
    <w:rsid w:val="001D7573"/>
    <w:rsid w:val="001E406A"/>
    <w:rsid w:val="001E52F6"/>
    <w:rsid w:val="001F0386"/>
    <w:rsid w:val="001F03B9"/>
    <w:rsid w:val="001F6088"/>
    <w:rsid w:val="00201C1D"/>
    <w:rsid w:val="00201E1A"/>
    <w:rsid w:val="00202651"/>
    <w:rsid w:val="002027ED"/>
    <w:rsid w:val="00202DD0"/>
    <w:rsid w:val="00203CB1"/>
    <w:rsid w:val="00204EC6"/>
    <w:rsid w:val="00205298"/>
    <w:rsid w:val="00206A84"/>
    <w:rsid w:val="00207094"/>
    <w:rsid w:val="002138FB"/>
    <w:rsid w:val="00215404"/>
    <w:rsid w:val="002161C0"/>
    <w:rsid w:val="0021744C"/>
    <w:rsid w:val="00217E43"/>
    <w:rsid w:val="00222201"/>
    <w:rsid w:val="002277F3"/>
    <w:rsid w:val="00227817"/>
    <w:rsid w:val="00231864"/>
    <w:rsid w:val="00231E3D"/>
    <w:rsid w:val="002328D8"/>
    <w:rsid w:val="00234C03"/>
    <w:rsid w:val="00234C28"/>
    <w:rsid w:val="002359F4"/>
    <w:rsid w:val="00241497"/>
    <w:rsid w:val="00243829"/>
    <w:rsid w:val="00250127"/>
    <w:rsid w:val="0025276E"/>
    <w:rsid w:val="00253448"/>
    <w:rsid w:val="00257E7E"/>
    <w:rsid w:val="00262270"/>
    <w:rsid w:val="00263356"/>
    <w:rsid w:val="00264B24"/>
    <w:rsid w:val="00265732"/>
    <w:rsid w:val="00271F16"/>
    <w:rsid w:val="002721CF"/>
    <w:rsid w:val="00272CD2"/>
    <w:rsid w:val="002734C1"/>
    <w:rsid w:val="00277180"/>
    <w:rsid w:val="00280247"/>
    <w:rsid w:val="00280761"/>
    <w:rsid w:val="0028294E"/>
    <w:rsid w:val="002837FE"/>
    <w:rsid w:val="00284018"/>
    <w:rsid w:val="002844B0"/>
    <w:rsid w:val="00284938"/>
    <w:rsid w:val="00291B0A"/>
    <w:rsid w:val="002929E4"/>
    <w:rsid w:val="002940CC"/>
    <w:rsid w:val="00294CF7"/>
    <w:rsid w:val="0029514E"/>
    <w:rsid w:val="0029658E"/>
    <w:rsid w:val="00297387"/>
    <w:rsid w:val="002A12A4"/>
    <w:rsid w:val="002A1E2B"/>
    <w:rsid w:val="002A6A4A"/>
    <w:rsid w:val="002A6A58"/>
    <w:rsid w:val="002A7449"/>
    <w:rsid w:val="002B0039"/>
    <w:rsid w:val="002B1CCC"/>
    <w:rsid w:val="002B261A"/>
    <w:rsid w:val="002B3581"/>
    <w:rsid w:val="002B4367"/>
    <w:rsid w:val="002B462C"/>
    <w:rsid w:val="002B4AFD"/>
    <w:rsid w:val="002C1A22"/>
    <w:rsid w:val="002C4014"/>
    <w:rsid w:val="002C5D24"/>
    <w:rsid w:val="002C6CD8"/>
    <w:rsid w:val="002D1CDE"/>
    <w:rsid w:val="002E2982"/>
    <w:rsid w:val="002E5569"/>
    <w:rsid w:val="002E60CF"/>
    <w:rsid w:val="002F120E"/>
    <w:rsid w:val="003034B1"/>
    <w:rsid w:val="0030366C"/>
    <w:rsid w:val="00303E4B"/>
    <w:rsid w:val="0030679E"/>
    <w:rsid w:val="00311663"/>
    <w:rsid w:val="00313FAA"/>
    <w:rsid w:val="00317775"/>
    <w:rsid w:val="00322E21"/>
    <w:rsid w:val="0032486A"/>
    <w:rsid w:val="00324A48"/>
    <w:rsid w:val="00326024"/>
    <w:rsid w:val="003263A8"/>
    <w:rsid w:val="0032705C"/>
    <w:rsid w:val="00327359"/>
    <w:rsid w:val="00327FE4"/>
    <w:rsid w:val="0033048F"/>
    <w:rsid w:val="00332FF4"/>
    <w:rsid w:val="003333E5"/>
    <w:rsid w:val="00335C3F"/>
    <w:rsid w:val="00337078"/>
    <w:rsid w:val="003414B4"/>
    <w:rsid w:val="0034489E"/>
    <w:rsid w:val="00345F1D"/>
    <w:rsid w:val="003513B7"/>
    <w:rsid w:val="00351681"/>
    <w:rsid w:val="00352141"/>
    <w:rsid w:val="0035485B"/>
    <w:rsid w:val="00355A59"/>
    <w:rsid w:val="00360339"/>
    <w:rsid w:val="00362F50"/>
    <w:rsid w:val="0036463A"/>
    <w:rsid w:val="003651D9"/>
    <w:rsid w:val="0036752A"/>
    <w:rsid w:val="003706D7"/>
    <w:rsid w:val="0037400A"/>
    <w:rsid w:val="00376F24"/>
    <w:rsid w:val="00377DE7"/>
    <w:rsid w:val="0038520D"/>
    <w:rsid w:val="003856C7"/>
    <w:rsid w:val="00386588"/>
    <w:rsid w:val="00391117"/>
    <w:rsid w:val="00392870"/>
    <w:rsid w:val="00393FE8"/>
    <w:rsid w:val="0039566B"/>
    <w:rsid w:val="00397E3A"/>
    <w:rsid w:val="003A0679"/>
    <w:rsid w:val="003A34F4"/>
    <w:rsid w:val="003A4924"/>
    <w:rsid w:val="003A55B9"/>
    <w:rsid w:val="003B071F"/>
    <w:rsid w:val="003B1DA7"/>
    <w:rsid w:val="003B2046"/>
    <w:rsid w:val="003B4CAA"/>
    <w:rsid w:val="003B693F"/>
    <w:rsid w:val="003B6BEE"/>
    <w:rsid w:val="003B7C5A"/>
    <w:rsid w:val="003C4073"/>
    <w:rsid w:val="003C4A10"/>
    <w:rsid w:val="003C6A56"/>
    <w:rsid w:val="003D0410"/>
    <w:rsid w:val="003D1075"/>
    <w:rsid w:val="003D1862"/>
    <w:rsid w:val="003D6E7A"/>
    <w:rsid w:val="003E0200"/>
    <w:rsid w:val="003E0FD2"/>
    <w:rsid w:val="003E188A"/>
    <w:rsid w:val="003E1921"/>
    <w:rsid w:val="003E2B56"/>
    <w:rsid w:val="003E7B0B"/>
    <w:rsid w:val="003F210A"/>
    <w:rsid w:val="003F720D"/>
    <w:rsid w:val="003F75B7"/>
    <w:rsid w:val="00400EEE"/>
    <w:rsid w:val="004039DD"/>
    <w:rsid w:val="00406A1E"/>
    <w:rsid w:val="00411356"/>
    <w:rsid w:val="00412C94"/>
    <w:rsid w:val="0041358F"/>
    <w:rsid w:val="00413DB7"/>
    <w:rsid w:val="00417D08"/>
    <w:rsid w:val="00422100"/>
    <w:rsid w:val="00425AF7"/>
    <w:rsid w:val="00426BD5"/>
    <w:rsid w:val="00427C50"/>
    <w:rsid w:val="00431818"/>
    <w:rsid w:val="00434E7D"/>
    <w:rsid w:val="00441EDA"/>
    <w:rsid w:val="00445EDE"/>
    <w:rsid w:val="00446906"/>
    <w:rsid w:val="00446BEF"/>
    <w:rsid w:val="00452094"/>
    <w:rsid w:val="004541BF"/>
    <w:rsid w:val="00464E22"/>
    <w:rsid w:val="00465F52"/>
    <w:rsid w:val="00467018"/>
    <w:rsid w:val="0046744D"/>
    <w:rsid w:val="00471281"/>
    <w:rsid w:val="0047350E"/>
    <w:rsid w:val="00475277"/>
    <w:rsid w:val="00476856"/>
    <w:rsid w:val="00477399"/>
    <w:rsid w:val="0047759E"/>
    <w:rsid w:val="004775BD"/>
    <w:rsid w:val="00482BD6"/>
    <w:rsid w:val="00483090"/>
    <w:rsid w:val="00484130"/>
    <w:rsid w:val="0049158A"/>
    <w:rsid w:val="00493AA5"/>
    <w:rsid w:val="004A6533"/>
    <w:rsid w:val="004A7454"/>
    <w:rsid w:val="004A7CF8"/>
    <w:rsid w:val="004B1CCE"/>
    <w:rsid w:val="004B28D4"/>
    <w:rsid w:val="004B7BEE"/>
    <w:rsid w:val="004C0127"/>
    <w:rsid w:val="004C364E"/>
    <w:rsid w:val="004C490F"/>
    <w:rsid w:val="004D4D5F"/>
    <w:rsid w:val="004D4E29"/>
    <w:rsid w:val="004D6786"/>
    <w:rsid w:val="004D6F1E"/>
    <w:rsid w:val="004E2457"/>
    <w:rsid w:val="004E3A00"/>
    <w:rsid w:val="004E5AC1"/>
    <w:rsid w:val="004E6251"/>
    <w:rsid w:val="004E6468"/>
    <w:rsid w:val="004F2ADF"/>
    <w:rsid w:val="004F3175"/>
    <w:rsid w:val="005122DD"/>
    <w:rsid w:val="0051284C"/>
    <w:rsid w:val="00513BE4"/>
    <w:rsid w:val="00517E78"/>
    <w:rsid w:val="00521D6E"/>
    <w:rsid w:val="005270E6"/>
    <w:rsid w:val="00530458"/>
    <w:rsid w:val="005340B6"/>
    <w:rsid w:val="00535CE8"/>
    <w:rsid w:val="00537940"/>
    <w:rsid w:val="00540378"/>
    <w:rsid w:val="005405C0"/>
    <w:rsid w:val="0054272E"/>
    <w:rsid w:val="00551284"/>
    <w:rsid w:val="00551486"/>
    <w:rsid w:val="0055188E"/>
    <w:rsid w:val="00551907"/>
    <w:rsid w:val="00553DC1"/>
    <w:rsid w:val="00554736"/>
    <w:rsid w:val="00555086"/>
    <w:rsid w:val="005576C5"/>
    <w:rsid w:val="005623EA"/>
    <w:rsid w:val="005669B8"/>
    <w:rsid w:val="00567853"/>
    <w:rsid w:val="005737E9"/>
    <w:rsid w:val="00575A0A"/>
    <w:rsid w:val="005777E6"/>
    <w:rsid w:val="005779B5"/>
    <w:rsid w:val="00582DD6"/>
    <w:rsid w:val="00583B6A"/>
    <w:rsid w:val="0058735B"/>
    <w:rsid w:val="0059052B"/>
    <w:rsid w:val="00592893"/>
    <w:rsid w:val="00596707"/>
    <w:rsid w:val="00597BB6"/>
    <w:rsid w:val="005A025B"/>
    <w:rsid w:val="005A2387"/>
    <w:rsid w:val="005A353B"/>
    <w:rsid w:val="005A35EC"/>
    <w:rsid w:val="005A4886"/>
    <w:rsid w:val="005B02C5"/>
    <w:rsid w:val="005B1598"/>
    <w:rsid w:val="005B1901"/>
    <w:rsid w:val="005B465A"/>
    <w:rsid w:val="005B6B70"/>
    <w:rsid w:val="005B761B"/>
    <w:rsid w:val="005B7655"/>
    <w:rsid w:val="005D165A"/>
    <w:rsid w:val="005D2A95"/>
    <w:rsid w:val="005D2BDF"/>
    <w:rsid w:val="005D383E"/>
    <w:rsid w:val="005D4D04"/>
    <w:rsid w:val="005D6655"/>
    <w:rsid w:val="005D7192"/>
    <w:rsid w:val="005D7DB3"/>
    <w:rsid w:val="005E0925"/>
    <w:rsid w:val="005E1127"/>
    <w:rsid w:val="005E2DA5"/>
    <w:rsid w:val="005E3963"/>
    <w:rsid w:val="005E4F21"/>
    <w:rsid w:val="005E57FE"/>
    <w:rsid w:val="005E6C03"/>
    <w:rsid w:val="005E7828"/>
    <w:rsid w:val="005F1045"/>
    <w:rsid w:val="005F2CFC"/>
    <w:rsid w:val="005F42C6"/>
    <w:rsid w:val="005F6125"/>
    <w:rsid w:val="00601E79"/>
    <w:rsid w:val="00602C24"/>
    <w:rsid w:val="00605CA4"/>
    <w:rsid w:val="006067E5"/>
    <w:rsid w:val="006107B4"/>
    <w:rsid w:val="00610BD3"/>
    <w:rsid w:val="00613379"/>
    <w:rsid w:val="006214C6"/>
    <w:rsid w:val="006225CE"/>
    <w:rsid w:val="00623D91"/>
    <w:rsid w:val="006253BE"/>
    <w:rsid w:val="00627039"/>
    <w:rsid w:val="00627775"/>
    <w:rsid w:val="00627D58"/>
    <w:rsid w:val="00630731"/>
    <w:rsid w:val="00634E85"/>
    <w:rsid w:val="0064040D"/>
    <w:rsid w:val="006406B9"/>
    <w:rsid w:val="0064485E"/>
    <w:rsid w:val="00652232"/>
    <w:rsid w:val="00655276"/>
    <w:rsid w:val="006558BC"/>
    <w:rsid w:val="00656D4E"/>
    <w:rsid w:val="006577D5"/>
    <w:rsid w:val="00661C51"/>
    <w:rsid w:val="00662AFE"/>
    <w:rsid w:val="00665485"/>
    <w:rsid w:val="006706EC"/>
    <w:rsid w:val="00675766"/>
    <w:rsid w:val="00682503"/>
    <w:rsid w:val="00683B1E"/>
    <w:rsid w:val="00683F5C"/>
    <w:rsid w:val="00687998"/>
    <w:rsid w:val="006935C6"/>
    <w:rsid w:val="006949EB"/>
    <w:rsid w:val="0069659B"/>
    <w:rsid w:val="0069734F"/>
    <w:rsid w:val="00697481"/>
    <w:rsid w:val="0069756A"/>
    <w:rsid w:val="006A34F6"/>
    <w:rsid w:val="006A3A52"/>
    <w:rsid w:val="006A6BFB"/>
    <w:rsid w:val="006B1B7D"/>
    <w:rsid w:val="006B2ABC"/>
    <w:rsid w:val="006B41B3"/>
    <w:rsid w:val="006B4A89"/>
    <w:rsid w:val="006C2182"/>
    <w:rsid w:val="006C2378"/>
    <w:rsid w:val="006C690E"/>
    <w:rsid w:val="006C6933"/>
    <w:rsid w:val="006D3FD8"/>
    <w:rsid w:val="006D5118"/>
    <w:rsid w:val="006D6B56"/>
    <w:rsid w:val="006E174B"/>
    <w:rsid w:val="006E5E94"/>
    <w:rsid w:val="006F02F3"/>
    <w:rsid w:val="006F125D"/>
    <w:rsid w:val="006F177B"/>
    <w:rsid w:val="006F6F23"/>
    <w:rsid w:val="006F733D"/>
    <w:rsid w:val="00701324"/>
    <w:rsid w:val="00703143"/>
    <w:rsid w:val="007128EA"/>
    <w:rsid w:val="00712A1E"/>
    <w:rsid w:val="007133A4"/>
    <w:rsid w:val="0071537F"/>
    <w:rsid w:val="00716823"/>
    <w:rsid w:val="00716F37"/>
    <w:rsid w:val="00722196"/>
    <w:rsid w:val="00724107"/>
    <w:rsid w:val="007242B9"/>
    <w:rsid w:val="007304E7"/>
    <w:rsid w:val="00730F53"/>
    <w:rsid w:val="00736210"/>
    <w:rsid w:val="007371FB"/>
    <w:rsid w:val="00741D66"/>
    <w:rsid w:val="007437E9"/>
    <w:rsid w:val="00744558"/>
    <w:rsid w:val="007456C1"/>
    <w:rsid w:val="0074620E"/>
    <w:rsid w:val="00750D8B"/>
    <w:rsid w:val="007535F0"/>
    <w:rsid w:val="00753EA3"/>
    <w:rsid w:val="0075417B"/>
    <w:rsid w:val="00755EB4"/>
    <w:rsid w:val="0076194A"/>
    <w:rsid w:val="00761B28"/>
    <w:rsid w:val="00762FFA"/>
    <w:rsid w:val="00764CD2"/>
    <w:rsid w:val="007651B6"/>
    <w:rsid w:val="00765A04"/>
    <w:rsid w:val="0077675C"/>
    <w:rsid w:val="00780E73"/>
    <w:rsid w:val="007826DE"/>
    <w:rsid w:val="00783A9A"/>
    <w:rsid w:val="00785174"/>
    <w:rsid w:val="00793336"/>
    <w:rsid w:val="007A5C8B"/>
    <w:rsid w:val="007B4764"/>
    <w:rsid w:val="007B624C"/>
    <w:rsid w:val="007B6AB2"/>
    <w:rsid w:val="007C1260"/>
    <w:rsid w:val="007C2828"/>
    <w:rsid w:val="007D0FBD"/>
    <w:rsid w:val="007D3615"/>
    <w:rsid w:val="007D5282"/>
    <w:rsid w:val="007D5E90"/>
    <w:rsid w:val="007F475D"/>
    <w:rsid w:val="007F4A5B"/>
    <w:rsid w:val="007F5DE5"/>
    <w:rsid w:val="008009BD"/>
    <w:rsid w:val="00801018"/>
    <w:rsid w:val="008041CD"/>
    <w:rsid w:val="008043AD"/>
    <w:rsid w:val="008109F5"/>
    <w:rsid w:val="008171B1"/>
    <w:rsid w:val="008172F6"/>
    <w:rsid w:val="00822BC3"/>
    <w:rsid w:val="0082316A"/>
    <w:rsid w:val="00823A28"/>
    <w:rsid w:val="0082547C"/>
    <w:rsid w:val="00825DCD"/>
    <w:rsid w:val="00827DE8"/>
    <w:rsid w:val="00827DF6"/>
    <w:rsid w:val="00831DDB"/>
    <w:rsid w:val="008327C2"/>
    <w:rsid w:val="00834A2F"/>
    <w:rsid w:val="00836126"/>
    <w:rsid w:val="00836F2E"/>
    <w:rsid w:val="0084175B"/>
    <w:rsid w:val="00841DD3"/>
    <w:rsid w:val="00842427"/>
    <w:rsid w:val="008464E4"/>
    <w:rsid w:val="00847E98"/>
    <w:rsid w:val="00855DCD"/>
    <w:rsid w:val="00863521"/>
    <w:rsid w:val="00866851"/>
    <w:rsid w:val="00867A97"/>
    <w:rsid w:val="0087073A"/>
    <w:rsid w:val="00870FC9"/>
    <w:rsid w:val="00881730"/>
    <w:rsid w:val="00882C2D"/>
    <w:rsid w:val="00885390"/>
    <w:rsid w:val="008875C5"/>
    <w:rsid w:val="00890B96"/>
    <w:rsid w:val="00894BBE"/>
    <w:rsid w:val="0089736E"/>
    <w:rsid w:val="00897F8D"/>
    <w:rsid w:val="008A529C"/>
    <w:rsid w:val="008A58A8"/>
    <w:rsid w:val="008B24AC"/>
    <w:rsid w:val="008B35C7"/>
    <w:rsid w:val="008C0E6E"/>
    <w:rsid w:val="008C4A07"/>
    <w:rsid w:val="008C4E0C"/>
    <w:rsid w:val="008C50A8"/>
    <w:rsid w:val="008C75E4"/>
    <w:rsid w:val="008D1B56"/>
    <w:rsid w:val="008D207B"/>
    <w:rsid w:val="008D4282"/>
    <w:rsid w:val="008D4810"/>
    <w:rsid w:val="008D6235"/>
    <w:rsid w:val="008D637E"/>
    <w:rsid w:val="008E1297"/>
    <w:rsid w:val="008E1B2D"/>
    <w:rsid w:val="008E44AB"/>
    <w:rsid w:val="008E487A"/>
    <w:rsid w:val="008E5DDB"/>
    <w:rsid w:val="008F00A8"/>
    <w:rsid w:val="008F019F"/>
    <w:rsid w:val="008F5117"/>
    <w:rsid w:val="008F6C7A"/>
    <w:rsid w:val="00901CE6"/>
    <w:rsid w:val="00901D9A"/>
    <w:rsid w:val="009038CF"/>
    <w:rsid w:val="00903E71"/>
    <w:rsid w:val="00912237"/>
    <w:rsid w:val="00912518"/>
    <w:rsid w:val="00914C8C"/>
    <w:rsid w:val="00915FE8"/>
    <w:rsid w:val="0091759B"/>
    <w:rsid w:val="00921308"/>
    <w:rsid w:val="00922E6F"/>
    <w:rsid w:val="0092564E"/>
    <w:rsid w:val="00925A2E"/>
    <w:rsid w:val="00925BCD"/>
    <w:rsid w:val="0093015E"/>
    <w:rsid w:val="0093240F"/>
    <w:rsid w:val="00932CEC"/>
    <w:rsid w:val="00935D64"/>
    <w:rsid w:val="00936FB3"/>
    <w:rsid w:val="00945439"/>
    <w:rsid w:val="009637D8"/>
    <w:rsid w:val="00963ECB"/>
    <w:rsid w:val="00964E27"/>
    <w:rsid w:val="00972168"/>
    <w:rsid w:val="0097417D"/>
    <w:rsid w:val="00974F9A"/>
    <w:rsid w:val="009803B6"/>
    <w:rsid w:val="0098099A"/>
    <w:rsid w:val="009918E9"/>
    <w:rsid w:val="00992684"/>
    <w:rsid w:val="0099708E"/>
    <w:rsid w:val="009976FD"/>
    <w:rsid w:val="009A14EF"/>
    <w:rsid w:val="009A1B8C"/>
    <w:rsid w:val="009A2E52"/>
    <w:rsid w:val="009B2B04"/>
    <w:rsid w:val="009B34CF"/>
    <w:rsid w:val="009B46B7"/>
    <w:rsid w:val="009B6F7A"/>
    <w:rsid w:val="009C02BA"/>
    <w:rsid w:val="009C10A6"/>
    <w:rsid w:val="009C7D31"/>
    <w:rsid w:val="009D01C1"/>
    <w:rsid w:val="009D146A"/>
    <w:rsid w:val="009D68F1"/>
    <w:rsid w:val="009D6E90"/>
    <w:rsid w:val="009D71A5"/>
    <w:rsid w:val="009E0B5F"/>
    <w:rsid w:val="009E28F4"/>
    <w:rsid w:val="009E3A28"/>
    <w:rsid w:val="009F5B42"/>
    <w:rsid w:val="009F777E"/>
    <w:rsid w:val="00A00644"/>
    <w:rsid w:val="00A0120A"/>
    <w:rsid w:val="00A04907"/>
    <w:rsid w:val="00A05AE4"/>
    <w:rsid w:val="00A0634C"/>
    <w:rsid w:val="00A072B1"/>
    <w:rsid w:val="00A0743D"/>
    <w:rsid w:val="00A10A64"/>
    <w:rsid w:val="00A11231"/>
    <w:rsid w:val="00A11B1B"/>
    <w:rsid w:val="00A12EB1"/>
    <w:rsid w:val="00A148D4"/>
    <w:rsid w:val="00A162AE"/>
    <w:rsid w:val="00A17595"/>
    <w:rsid w:val="00A207C3"/>
    <w:rsid w:val="00A20E86"/>
    <w:rsid w:val="00A21BBC"/>
    <w:rsid w:val="00A2296A"/>
    <w:rsid w:val="00A22B6F"/>
    <w:rsid w:val="00A23480"/>
    <w:rsid w:val="00A25DDD"/>
    <w:rsid w:val="00A2681B"/>
    <w:rsid w:val="00A26A2B"/>
    <w:rsid w:val="00A26D79"/>
    <w:rsid w:val="00A276F9"/>
    <w:rsid w:val="00A30EFA"/>
    <w:rsid w:val="00A32C32"/>
    <w:rsid w:val="00A336F6"/>
    <w:rsid w:val="00A343C6"/>
    <w:rsid w:val="00A355B6"/>
    <w:rsid w:val="00A411D1"/>
    <w:rsid w:val="00A419F5"/>
    <w:rsid w:val="00A43A4A"/>
    <w:rsid w:val="00A506D7"/>
    <w:rsid w:val="00A50C19"/>
    <w:rsid w:val="00A5316A"/>
    <w:rsid w:val="00A54A13"/>
    <w:rsid w:val="00A57391"/>
    <w:rsid w:val="00A57F2C"/>
    <w:rsid w:val="00A628D3"/>
    <w:rsid w:val="00A62C36"/>
    <w:rsid w:val="00A6447F"/>
    <w:rsid w:val="00A65007"/>
    <w:rsid w:val="00A65302"/>
    <w:rsid w:val="00A71329"/>
    <w:rsid w:val="00A77048"/>
    <w:rsid w:val="00A77070"/>
    <w:rsid w:val="00A81BC0"/>
    <w:rsid w:val="00A82098"/>
    <w:rsid w:val="00A843B3"/>
    <w:rsid w:val="00A84E25"/>
    <w:rsid w:val="00A91EAF"/>
    <w:rsid w:val="00A93B83"/>
    <w:rsid w:val="00A94037"/>
    <w:rsid w:val="00AA06B5"/>
    <w:rsid w:val="00AA3EA2"/>
    <w:rsid w:val="00AA7F88"/>
    <w:rsid w:val="00AB1E20"/>
    <w:rsid w:val="00AB515E"/>
    <w:rsid w:val="00AB526B"/>
    <w:rsid w:val="00AB686F"/>
    <w:rsid w:val="00AB796D"/>
    <w:rsid w:val="00AB7A1F"/>
    <w:rsid w:val="00AB7D70"/>
    <w:rsid w:val="00AC0583"/>
    <w:rsid w:val="00AC2027"/>
    <w:rsid w:val="00AC4AB3"/>
    <w:rsid w:val="00AC7D29"/>
    <w:rsid w:val="00AD2757"/>
    <w:rsid w:val="00AD39E0"/>
    <w:rsid w:val="00AE0B0E"/>
    <w:rsid w:val="00AE0BD9"/>
    <w:rsid w:val="00AE2375"/>
    <w:rsid w:val="00AE297B"/>
    <w:rsid w:val="00AE30F6"/>
    <w:rsid w:val="00AE36B3"/>
    <w:rsid w:val="00AE77C0"/>
    <w:rsid w:val="00AE78C4"/>
    <w:rsid w:val="00AE7EF7"/>
    <w:rsid w:val="00AF430B"/>
    <w:rsid w:val="00AF58B8"/>
    <w:rsid w:val="00AF69A1"/>
    <w:rsid w:val="00AF6FEA"/>
    <w:rsid w:val="00AF7747"/>
    <w:rsid w:val="00AF795D"/>
    <w:rsid w:val="00B01007"/>
    <w:rsid w:val="00B01B35"/>
    <w:rsid w:val="00B021E7"/>
    <w:rsid w:val="00B02CEB"/>
    <w:rsid w:val="00B0440A"/>
    <w:rsid w:val="00B07978"/>
    <w:rsid w:val="00B122D3"/>
    <w:rsid w:val="00B16BA5"/>
    <w:rsid w:val="00B172DE"/>
    <w:rsid w:val="00B22B29"/>
    <w:rsid w:val="00B24022"/>
    <w:rsid w:val="00B247D8"/>
    <w:rsid w:val="00B25183"/>
    <w:rsid w:val="00B34E3B"/>
    <w:rsid w:val="00B43E37"/>
    <w:rsid w:val="00B447DB"/>
    <w:rsid w:val="00B45461"/>
    <w:rsid w:val="00B46779"/>
    <w:rsid w:val="00B47A24"/>
    <w:rsid w:val="00B50399"/>
    <w:rsid w:val="00B52237"/>
    <w:rsid w:val="00B525EC"/>
    <w:rsid w:val="00B54008"/>
    <w:rsid w:val="00B55555"/>
    <w:rsid w:val="00B57260"/>
    <w:rsid w:val="00B620BC"/>
    <w:rsid w:val="00B63C2C"/>
    <w:rsid w:val="00B64577"/>
    <w:rsid w:val="00B67CE4"/>
    <w:rsid w:val="00B700D4"/>
    <w:rsid w:val="00B70957"/>
    <w:rsid w:val="00B76C32"/>
    <w:rsid w:val="00B771D3"/>
    <w:rsid w:val="00B80735"/>
    <w:rsid w:val="00B80EC1"/>
    <w:rsid w:val="00B80F55"/>
    <w:rsid w:val="00B81C81"/>
    <w:rsid w:val="00B828FD"/>
    <w:rsid w:val="00B84D40"/>
    <w:rsid w:val="00B86689"/>
    <w:rsid w:val="00B87F6A"/>
    <w:rsid w:val="00B87F73"/>
    <w:rsid w:val="00B90BCC"/>
    <w:rsid w:val="00B93FAD"/>
    <w:rsid w:val="00BA053E"/>
    <w:rsid w:val="00BA1071"/>
    <w:rsid w:val="00BA2463"/>
    <w:rsid w:val="00BA5445"/>
    <w:rsid w:val="00BA576C"/>
    <w:rsid w:val="00BA7361"/>
    <w:rsid w:val="00BB0D27"/>
    <w:rsid w:val="00BB12F3"/>
    <w:rsid w:val="00BB2C21"/>
    <w:rsid w:val="00BB320E"/>
    <w:rsid w:val="00BB762D"/>
    <w:rsid w:val="00BC1B58"/>
    <w:rsid w:val="00BC3AB3"/>
    <w:rsid w:val="00BC4252"/>
    <w:rsid w:val="00BC4EBB"/>
    <w:rsid w:val="00BD00E7"/>
    <w:rsid w:val="00BD2AAA"/>
    <w:rsid w:val="00BD2F4F"/>
    <w:rsid w:val="00BD3837"/>
    <w:rsid w:val="00BD54DD"/>
    <w:rsid w:val="00BE0B2E"/>
    <w:rsid w:val="00BE0D7F"/>
    <w:rsid w:val="00BE3775"/>
    <w:rsid w:val="00BE697E"/>
    <w:rsid w:val="00BE7326"/>
    <w:rsid w:val="00BF32EC"/>
    <w:rsid w:val="00BF3A56"/>
    <w:rsid w:val="00BF3D7D"/>
    <w:rsid w:val="00C003AE"/>
    <w:rsid w:val="00C0068C"/>
    <w:rsid w:val="00C01605"/>
    <w:rsid w:val="00C0198B"/>
    <w:rsid w:val="00C10435"/>
    <w:rsid w:val="00C156D8"/>
    <w:rsid w:val="00C249B5"/>
    <w:rsid w:val="00C24A3E"/>
    <w:rsid w:val="00C26B55"/>
    <w:rsid w:val="00C2716D"/>
    <w:rsid w:val="00C3051A"/>
    <w:rsid w:val="00C35451"/>
    <w:rsid w:val="00C40F3F"/>
    <w:rsid w:val="00C41F66"/>
    <w:rsid w:val="00C4493C"/>
    <w:rsid w:val="00C44A5A"/>
    <w:rsid w:val="00C51F72"/>
    <w:rsid w:val="00C53328"/>
    <w:rsid w:val="00C53637"/>
    <w:rsid w:val="00C53BAC"/>
    <w:rsid w:val="00C55361"/>
    <w:rsid w:val="00C56572"/>
    <w:rsid w:val="00C62516"/>
    <w:rsid w:val="00C6394C"/>
    <w:rsid w:val="00C63BE4"/>
    <w:rsid w:val="00C65A8A"/>
    <w:rsid w:val="00C65AD0"/>
    <w:rsid w:val="00C701BB"/>
    <w:rsid w:val="00C72389"/>
    <w:rsid w:val="00C7387A"/>
    <w:rsid w:val="00C77750"/>
    <w:rsid w:val="00C80514"/>
    <w:rsid w:val="00C8472E"/>
    <w:rsid w:val="00C87BAB"/>
    <w:rsid w:val="00C9418E"/>
    <w:rsid w:val="00C95754"/>
    <w:rsid w:val="00CA3478"/>
    <w:rsid w:val="00CA432B"/>
    <w:rsid w:val="00CA5D0A"/>
    <w:rsid w:val="00CB31F4"/>
    <w:rsid w:val="00CB5B5E"/>
    <w:rsid w:val="00CC06DA"/>
    <w:rsid w:val="00CC2505"/>
    <w:rsid w:val="00CC5878"/>
    <w:rsid w:val="00CC6B7D"/>
    <w:rsid w:val="00CC7890"/>
    <w:rsid w:val="00CD3703"/>
    <w:rsid w:val="00CD43FD"/>
    <w:rsid w:val="00CD588D"/>
    <w:rsid w:val="00CD625E"/>
    <w:rsid w:val="00CE332D"/>
    <w:rsid w:val="00CE3922"/>
    <w:rsid w:val="00CE5EED"/>
    <w:rsid w:val="00CE65DD"/>
    <w:rsid w:val="00CF1F26"/>
    <w:rsid w:val="00CF33A2"/>
    <w:rsid w:val="00CF3B9C"/>
    <w:rsid w:val="00CF3F32"/>
    <w:rsid w:val="00CF6F68"/>
    <w:rsid w:val="00CF7020"/>
    <w:rsid w:val="00D03967"/>
    <w:rsid w:val="00D05708"/>
    <w:rsid w:val="00D11FC0"/>
    <w:rsid w:val="00D132C0"/>
    <w:rsid w:val="00D138AE"/>
    <w:rsid w:val="00D14566"/>
    <w:rsid w:val="00D14946"/>
    <w:rsid w:val="00D14E48"/>
    <w:rsid w:val="00D153D2"/>
    <w:rsid w:val="00D15B5B"/>
    <w:rsid w:val="00D167AE"/>
    <w:rsid w:val="00D20870"/>
    <w:rsid w:val="00D23EE1"/>
    <w:rsid w:val="00D23EFE"/>
    <w:rsid w:val="00D24668"/>
    <w:rsid w:val="00D30942"/>
    <w:rsid w:val="00D33E10"/>
    <w:rsid w:val="00D34DC2"/>
    <w:rsid w:val="00D34F49"/>
    <w:rsid w:val="00D35263"/>
    <w:rsid w:val="00D4008C"/>
    <w:rsid w:val="00D41D90"/>
    <w:rsid w:val="00D42C1B"/>
    <w:rsid w:val="00D43FDD"/>
    <w:rsid w:val="00D44370"/>
    <w:rsid w:val="00D459C4"/>
    <w:rsid w:val="00D46E19"/>
    <w:rsid w:val="00D5102D"/>
    <w:rsid w:val="00D52B5F"/>
    <w:rsid w:val="00D533B4"/>
    <w:rsid w:val="00D53D83"/>
    <w:rsid w:val="00D568AF"/>
    <w:rsid w:val="00D57341"/>
    <w:rsid w:val="00D57378"/>
    <w:rsid w:val="00D57F67"/>
    <w:rsid w:val="00D60422"/>
    <w:rsid w:val="00D60F75"/>
    <w:rsid w:val="00D62102"/>
    <w:rsid w:val="00D64531"/>
    <w:rsid w:val="00D65C59"/>
    <w:rsid w:val="00D70FFB"/>
    <w:rsid w:val="00D723CB"/>
    <w:rsid w:val="00D72E16"/>
    <w:rsid w:val="00D73478"/>
    <w:rsid w:val="00D75101"/>
    <w:rsid w:val="00D756B4"/>
    <w:rsid w:val="00D814AF"/>
    <w:rsid w:val="00D82BA7"/>
    <w:rsid w:val="00D83B2A"/>
    <w:rsid w:val="00D83DD7"/>
    <w:rsid w:val="00D85621"/>
    <w:rsid w:val="00D927A8"/>
    <w:rsid w:val="00D95192"/>
    <w:rsid w:val="00D9675E"/>
    <w:rsid w:val="00D96911"/>
    <w:rsid w:val="00DA0520"/>
    <w:rsid w:val="00DA5B61"/>
    <w:rsid w:val="00DB2C16"/>
    <w:rsid w:val="00DB4FE3"/>
    <w:rsid w:val="00DB7F31"/>
    <w:rsid w:val="00DB7F95"/>
    <w:rsid w:val="00DC0A1B"/>
    <w:rsid w:val="00DC233F"/>
    <w:rsid w:val="00DC2A74"/>
    <w:rsid w:val="00DC31E9"/>
    <w:rsid w:val="00DC6615"/>
    <w:rsid w:val="00DC6630"/>
    <w:rsid w:val="00DD06A7"/>
    <w:rsid w:val="00DD0EBD"/>
    <w:rsid w:val="00DD2938"/>
    <w:rsid w:val="00DD33A6"/>
    <w:rsid w:val="00DD5FDB"/>
    <w:rsid w:val="00DD694C"/>
    <w:rsid w:val="00DE0813"/>
    <w:rsid w:val="00DE3ADF"/>
    <w:rsid w:val="00DE448F"/>
    <w:rsid w:val="00DE46D1"/>
    <w:rsid w:val="00DE4703"/>
    <w:rsid w:val="00DE4816"/>
    <w:rsid w:val="00DF1F3A"/>
    <w:rsid w:val="00DF2A7E"/>
    <w:rsid w:val="00DF506D"/>
    <w:rsid w:val="00DF64E8"/>
    <w:rsid w:val="00E0105F"/>
    <w:rsid w:val="00E01281"/>
    <w:rsid w:val="00E01AFF"/>
    <w:rsid w:val="00E02395"/>
    <w:rsid w:val="00E0281F"/>
    <w:rsid w:val="00E064FE"/>
    <w:rsid w:val="00E06CF1"/>
    <w:rsid w:val="00E07171"/>
    <w:rsid w:val="00E10897"/>
    <w:rsid w:val="00E1331D"/>
    <w:rsid w:val="00E17D19"/>
    <w:rsid w:val="00E21E89"/>
    <w:rsid w:val="00E22653"/>
    <w:rsid w:val="00E23451"/>
    <w:rsid w:val="00E24024"/>
    <w:rsid w:val="00E26830"/>
    <w:rsid w:val="00E273F4"/>
    <w:rsid w:val="00E3102D"/>
    <w:rsid w:val="00E31ACB"/>
    <w:rsid w:val="00E31ECB"/>
    <w:rsid w:val="00E31EDB"/>
    <w:rsid w:val="00E3204E"/>
    <w:rsid w:val="00E32F3A"/>
    <w:rsid w:val="00E35426"/>
    <w:rsid w:val="00E358DE"/>
    <w:rsid w:val="00E372FF"/>
    <w:rsid w:val="00E37510"/>
    <w:rsid w:val="00E40148"/>
    <w:rsid w:val="00E423F4"/>
    <w:rsid w:val="00E44F71"/>
    <w:rsid w:val="00E458FA"/>
    <w:rsid w:val="00E46B90"/>
    <w:rsid w:val="00E54A10"/>
    <w:rsid w:val="00E56410"/>
    <w:rsid w:val="00E56617"/>
    <w:rsid w:val="00E57046"/>
    <w:rsid w:val="00E63A33"/>
    <w:rsid w:val="00E648EF"/>
    <w:rsid w:val="00E6542F"/>
    <w:rsid w:val="00E65542"/>
    <w:rsid w:val="00E666B5"/>
    <w:rsid w:val="00E66C62"/>
    <w:rsid w:val="00E671AA"/>
    <w:rsid w:val="00E6745A"/>
    <w:rsid w:val="00E7073A"/>
    <w:rsid w:val="00E70FB2"/>
    <w:rsid w:val="00E7302E"/>
    <w:rsid w:val="00E74137"/>
    <w:rsid w:val="00E748DD"/>
    <w:rsid w:val="00E800E9"/>
    <w:rsid w:val="00E800FF"/>
    <w:rsid w:val="00E82D96"/>
    <w:rsid w:val="00E8339C"/>
    <w:rsid w:val="00E83423"/>
    <w:rsid w:val="00E85C1F"/>
    <w:rsid w:val="00E86924"/>
    <w:rsid w:val="00E90258"/>
    <w:rsid w:val="00E94C5D"/>
    <w:rsid w:val="00E96273"/>
    <w:rsid w:val="00E974EB"/>
    <w:rsid w:val="00EB0460"/>
    <w:rsid w:val="00EB10A9"/>
    <w:rsid w:val="00EB14FF"/>
    <w:rsid w:val="00EB272B"/>
    <w:rsid w:val="00EB7887"/>
    <w:rsid w:val="00EC1515"/>
    <w:rsid w:val="00EC2653"/>
    <w:rsid w:val="00EC27F9"/>
    <w:rsid w:val="00EC4EB1"/>
    <w:rsid w:val="00EC5059"/>
    <w:rsid w:val="00ED0A94"/>
    <w:rsid w:val="00ED1BC3"/>
    <w:rsid w:val="00ED6723"/>
    <w:rsid w:val="00EE05B7"/>
    <w:rsid w:val="00EE1A18"/>
    <w:rsid w:val="00EE27F2"/>
    <w:rsid w:val="00EE3F37"/>
    <w:rsid w:val="00EE437D"/>
    <w:rsid w:val="00EE6178"/>
    <w:rsid w:val="00EF1433"/>
    <w:rsid w:val="00EF1DA7"/>
    <w:rsid w:val="00EF3D1D"/>
    <w:rsid w:val="00EF5406"/>
    <w:rsid w:val="00EF55A6"/>
    <w:rsid w:val="00EF5899"/>
    <w:rsid w:val="00F00576"/>
    <w:rsid w:val="00F028D6"/>
    <w:rsid w:val="00F067A8"/>
    <w:rsid w:val="00F121E1"/>
    <w:rsid w:val="00F1556D"/>
    <w:rsid w:val="00F17043"/>
    <w:rsid w:val="00F209F6"/>
    <w:rsid w:val="00F219F6"/>
    <w:rsid w:val="00F22B8A"/>
    <w:rsid w:val="00F237A0"/>
    <w:rsid w:val="00F23EFD"/>
    <w:rsid w:val="00F26004"/>
    <w:rsid w:val="00F26318"/>
    <w:rsid w:val="00F27F8D"/>
    <w:rsid w:val="00F30F71"/>
    <w:rsid w:val="00F31B3B"/>
    <w:rsid w:val="00F32409"/>
    <w:rsid w:val="00F33482"/>
    <w:rsid w:val="00F40FA6"/>
    <w:rsid w:val="00F42569"/>
    <w:rsid w:val="00F427F4"/>
    <w:rsid w:val="00F4364F"/>
    <w:rsid w:val="00F46260"/>
    <w:rsid w:val="00F52407"/>
    <w:rsid w:val="00F54409"/>
    <w:rsid w:val="00F560CE"/>
    <w:rsid w:val="00F562AE"/>
    <w:rsid w:val="00F6122D"/>
    <w:rsid w:val="00F63CF6"/>
    <w:rsid w:val="00F64C34"/>
    <w:rsid w:val="00F7194C"/>
    <w:rsid w:val="00F71A4D"/>
    <w:rsid w:val="00F72AE7"/>
    <w:rsid w:val="00F73711"/>
    <w:rsid w:val="00F848E4"/>
    <w:rsid w:val="00F85AA2"/>
    <w:rsid w:val="00F863B6"/>
    <w:rsid w:val="00F8651B"/>
    <w:rsid w:val="00F924D5"/>
    <w:rsid w:val="00F94662"/>
    <w:rsid w:val="00F95E48"/>
    <w:rsid w:val="00FA21FE"/>
    <w:rsid w:val="00FA26C8"/>
    <w:rsid w:val="00FA2A0B"/>
    <w:rsid w:val="00FA35DD"/>
    <w:rsid w:val="00FA3EEE"/>
    <w:rsid w:val="00FA444C"/>
    <w:rsid w:val="00FA704B"/>
    <w:rsid w:val="00FA7F72"/>
    <w:rsid w:val="00FB189E"/>
    <w:rsid w:val="00FB5A19"/>
    <w:rsid w:val="00FB5E13"/>
    <w:rsid w:val="00FB6D81"/>
    <w:rsid w:val="00FB7FB6"/>
    <w:rsid w:val="00FD530F"/>
    <w:rsid w:val="00FD583F"/>
    <w:rsid w:val="00FD651D"/>
    <w:rsid w:val="00FD6810"/>
    <w:rsid w:val="00FD6C80"/>
    <w:rsid w:val="00FE26AA"/>
    <w:rsid w:val="00FE311E"/>
    <w:rsid w:val="00FE42E5"/>
    <w:rsid w:val="00FE515A"/>
    <w:rsid w:val="00FE536A"/>
    <w:rsid w:val="00FF009A"/>
    <w:rsid w:val="00FF19FA"/>
    <w:rsid w:val="00FF34B6"/>
    <w:rsid w:val="00FF37A6"/>
    <w:rsid w:val="419C7CFE"/>
    <w:rsid w:val="681CBDB4"/>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28231D"/>
  <w15:docId w15:val="{57DA6234-E895-401F-85F2-3A7793465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F7747"/>
    <w:rPr>
      <w:sz w:val="24"/>
      <w:szCs w:val="24"/>
      <w:lang w:eastAsia="en-US"/>
    </w:rPr>
  </w:style>
  <w:style w:type="paragraph" w:styleId="Heading1">
    <w:name w:val="heading 1"/>
    <w:basedOn w:val="Normal"/>
    <w:next w:val="Normal"/>
    <w:link w:val="Heading1Char"/>
    <w:uiPriority w:val="9"/>
    <w:qFormat/>
    <w:rsid w:val="001308D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4">
    <w:name w:val="heading 4"/>
    <w:basedOn w:val="Normal"/>
    <w:link w:val="Heading4Char"/>
    <w:uiPriority w:val="9"/>
    <w:qFormat/>
    <w:rsid w:val="00397661"/>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C36C63"/>
    <w:rPr>
      <w:sz w:val="16"/>
      <w:szCs w:val="16"/>
    </w:rPr>
  </w:style>
  <w:style w:type="paragraph" w:styleId="CommentText">
    <w:name w:val="annotation text"/>
    <w:basedOn w:val="Normal"/>
    <w:semiHidden/>
    <w:rsid w:val="00C36C63"/>
    <w:rPr>
      <w:sz w:val="20"/>
      <w:szCs w:val="20"/>
    </w:rPr>
  </w:style>
  <w:style w:type="paragraph" w:styleId="CommentSubject">
    <w:name w:val="annotation subject"/>
    <w:basedOn w:val="CommentText"/>
    <w:next w:val="CommentText"/>
    <w:semiHidden/>
    <w:rsid w:val="00C36C63"/>
    <w:rPr>
      <w:b/>
      <w:bCs/>
    </w:rPr>
  </w:style>
  <w:style w:type="paragraph" w:styleId="BalloonText">
    <w:name w:val="Balloon Text"/>
    <w:basedOn w:val="Normal"/>
    <w:semiHidden/>
    <w:rsid w:val="00C36C63"/>
    <w:rPr>
      <w:rFonts w:ascii="Tahoma" w:hAnsi="Tahoma" w:cs="Tahoma"/>
      <w:sz w:val="16"/>
      <w:szCs w:val="16"/>
    </w:rPr>
  </w:style>
  <w:style w:type="paragraph" w:styleId="HTMLPreformatted">
    <w:name w:val="HTML Preformatted"/>
    <w:basedOn w:val="Normal"/>
    <w:rsid w:val="00C94E87"/>
    <w:rPr>
      <w:rFonts w:ascii="Courier New" w:hAnsi="Courier New" w:cs="Courier New"/>
      <w:sz w:val="20"/>
      <w:szCs w:val="20"/>
    </w:rPr>
  </w:style>
  <w:style w:type="character" w:styleId="Hyperlink">
    <w:name w:val="Hyperlink"/>
    <w:rsid w:val="00056165"/>
    <w:rPr>
      <w:color w:val="0000FF"/>
      <w:u w:val="single"/>
    </w:rPr>
  </w:style>
  <w:style w:type="character" w:styleId="FollowedHyperlink">
    <w:name w:val="FollowedHyperlink"/>
    <w:rsid w:val="00764141"/>
    <w:rPr>
      <w:color w:val="800080"/>
      <w:u w:val="single"/>
    </w:rPr>
  </w:style>
  <w:style w:type="paragraph" w:customStyle="1" w:styleId="Style2">
    <w:name w:val="Style2"/>
    <w:basedOn w:val="Normal"/>
    <w:qFormat/>
    <w:rsid w:val="00E602E9"/>
    <w:pPr>
      <w:spacing w:line="480" w:lineRule="auto"/>
      <w:jc w:val="both"/>
    </w:pPr>
    <w:rPr>
      <w:b/>
      <w:i/>
      <w:lang w:val="en-US" w:bidi="en-US"/>
    </w:rPr>
  </w:style>
  <w:style w:type="paragraph" w:customStyle="1" w:styleId="Style1">
    <w:name w:val="Style1"/>
    <w:basedOn w:val="Normal"/>
    <w:qFormat/>
    <w:rsid w:val="00E602E9"/>
    <w:pPr>
      <w:spacing w:line="480" w:lineRule="auto"/>
      <w:jc w:val="both"/>
    </w:pPr>
    <w:rPr>
      <w:b/>
      <w:szCs w:val="22"/>
      <w:u w:val="single"/>
      <w:lang w:val="en-US" w:bidi="en-US"/>
    </w:rPr>
  </w:style>
  <w:style w:type="paragraph" w:styleId="NormalWeb">
    <w:name w:val="Normal (Web)"/>
    <w:basedOn w:val="Normal"/>
    <w:uiPriority w:val="99"/>
    <w:unhideWhenUsed/>
    <w:rsid w:val="00AB10C7"/>
    <w:pPr>
      <w:spacing w:before="100" w:beforeAutospacing="1" w:after="100" w:afterAutospacing="1"/>
    </w:pPr>
    <w:rPr>
      <w:lang w:eastAsia="en-GB"/>
    </w:rPr>
  </w:style>
  <w:style w:type="character" w:customStyle="1" w:styleId="Heading4Char">
    <w:name w:val="Heading 4 Char"/>
    <w:link w:val="Heading4"/>
    <w:uiPriority w:val="9"/>
    <w:rsid w:val="00397661"/>
    <w:rPr>
      <w:b/>
      <w:bCs/>
      <w:sz w:val="24"/>
      <w:szCs w:val="24"/>
    </w:rPr>
  </w:style>
  <w:style w:type="paragraph" w:customStyle="1" w:styleId="follows-h4">
    <w:name w:val="follows-h4"/>
    <w:basedOn w:val="Normal"/>
    <w:rsid w:val="00397661"/>
    <w:pPr>
      <w:spacing w:before="100" w:beforeAutospacing="1" w:after="100" w:afterAutospacing="1"/>
    </w:pPr>
    <w:rPr>
      <w:lang w:eastAsia="en-GB"/>
    </w:rPr>
  </w:style>
  <w:style w:type="character" w:customStyle="1" w:styleId="mb">
    <w:name w:val="mb"/>
    <w:rsid w:val="00397661"/>
  </w:style>
  <w:style w:type="character" w:customStyle="1" w:styleId="scp">
    <w:name w:val="scp"/>
    <w:rsid w:val="002C6701"/>
  </w:style>
  <w:style w:type="paragraph" w:customStyle="1" w:styleId="Default">
    <w:name w:val="Default"/>
    <w:rsid w:val="005E12F1"/>
    <w:pPr>
      <w:autoSpaceDE w:val="0"/>
      <w:autoSpaceDN w:val="0"/>
      <w:adjustRightInd w:val="0"/>
    </w:pPr>
    <w:rPr>
      <w:rFonts w:ascii="Arial" w:hAnsi="Arial" w:cs="Arial"/>
      <w:color w:val="000000"/>
      <w:sz w:val="24"/>
      <w:szCs w:val="24"/>
    </w:rPr>
  </w:style>
  <w:style w:type="paragraph" w:customStyle="1" w:styleId="ColorfulShading-Accent11">
    <w:name w:val="Colorful Shading - Accent 11"/>
    <w:hidden/>
    <w:uiPriority w:val="99"/>
    <w:semiHidden/>
    <w:rsid w:val="002608B6"/>
    <w:rPr>
      <w:sz w:val="24"/>
      <w:szCs w:val="24"/>
      <w:lang w:eastAsia="en-US"/>
    </w:rPr>
  </w:style>
  <w:style w:type="paragraph" w:styleId="Revision">
    <w:name w:val="Revision"/>
    <w:hidden/>
    <w:rsid w:val="00836126"/>
    <w:rPr>
      <w:sz w:val="24"/>
      <w:szCs w:val="24"/>
      <w:lang w:eastAsia="en-US"/>
    </w:rPr>
  </w:style>
  <w:style w:type="paragraph" w:styleId="Header">
    <w:name w:val="header"/>
    <w:basedOn w:val="Normal"/>
    <w:link w:val="HeaderChar"/>
    <w:uiPriority w:val="99"/>
    <w:rsid w:val="008171B1"/>
    <w:pPr>
      <w:tabs>
        <w:tab w:val="center" w:pos="4513"/>
        <w:tab w:val="right" w:pos="9026"/>
      </w:tabs>
    </w:pPr>
  </w:style>
  <w:style w:type="character" w:customStyle="1" w:styleId="HeaderChar">
    <w:name w:val="Header Char"/>
    <w:link w:val="Header"/>
    <w:uiPriority w:val="99"/>
    <w:rsid w:val="008171B1"/>
    <w:rPr>
      <w:sz w:val="24"/>
      <w:szCs w:val="24"/>
      <w:lang w:eastAsia="en-US"/>
    </w:rPr>
  </w:style>
  <w:style w:type="paragraph" w:styleId="Footer">
    <w:name w:val="footer"/>
    <w:basedOn w:val="Normal"/>
    <w:link w:val="FooterChar"/>
    <w:rsid w:val="008171B1"/>
    <w:pPr>
      <w:tabs>
        <w:tab w:val="center" w:pos="4513"/>
        <w:tab w:val="right" w:pos="9026"/>
      </w:tabs>
    </w:pPr>
  </w:style>
  <w:style w:type="character" w:customStyle="1" w:styleId="FooterChar">
    <w:name w:val="Footer Char"/>
    <w:link w:val="Footer"/>
    <w:rsid w:val="008171B1"/>
    <w:rPr>
      <w:sz w:val="24"/>
      <w:szCs w:val="24"/>
      <w:lang w:eastAsia="en-US"/>
    </w:rPr>
  </w:style>
  <w:style w:type="character" w:customStyle="1" w:styleId="Normal1">
    <w:name w:val="Normal1"/>
    <w:rsid w:val="006D5118"/>
  </w:style>
  <w:style w:type="character" w:styleId="Emphasis">
    <w:name w:val="Emphasis"/>
    <w:uiPriority w:val="20"/>
    <w:qFormat/>
    <w:rsid w:val="00177760"/>
    <w:rPr>
      <w:b/>
      <w:bCs/>
      <w:i/>
      <w:iCs/>
      <w:spacing w:val="10"/>
    </w:rPr>
  </w:style>
  <w:style w:type="paragraph" w:customStyle="1" w:styleId="desc">
    <w:name w:val="desc"/>
    <w:basedOn w:val="Normal"/>
    <w:rsid w:val="002277F3"/>
    <w:pPr>
      <w:spacing w:before="100" w:beforeAutospacing="1" w:after="100" w:afterAutospacing="1"/>
    </w:pPr>
    <w:rPr>
      <w:lang w:eastAsia="en-GB"/>
    </w:rPr>
  </w:style>
  <w:style w:type="character" w:customStyle="1" w:styleId="Heading1Char">
    <w:name w:val="Heading 1 Char"/>
    <w:basedOn w:val="DefaultParagraphFont"/>
    <w:link w:val="Heading1"/>
    <w:uiPriority w:val="9"/>
    <w:rsid w:val="001308D0"/>
    <w:rPr>
      <w:rFonts w:asciiTheme="majorHAnsi" w:eastAsiaTheme="majorEastAsia" w:hAnsiTheme="majorHAnsi" w:cstheme="majorBidi"/>
      <w:color w:val="365F91" w:themeColor="accent1" w:themeShade="BF"/>
      <w:sz w:val="32"/>
      <w:szCs w:val="32"/>
      <w:lang w:val="en-US" w:eastAsia="en-US"/>
    </w:rPr>
  </w:style>
  <w:style w:type="paragraph" w:customStyle="1" w:styleId="EndNoteBibliographyTitle">
    <w:name w:val="EndNote Bibliography Title"/>
    <w:basedOn w:val="Normal"/>
    <w:link w:val="EndNoteBibliographyTitleChar"/>
    <w:rsid w:val="001308D0"/>
    <w:pPr>
      <w:jc w:val="center"/>
    </w:pPr>
    <w:rPr>
      <w:noProof/>
      <w:lang w:val="en-US"/>
    </w:rPr>
  </w:style>
  <w:style w:type="character" w:customStyle="1" w:styleId="EndNoteBibliographyTitleChar">
    <w:name w:val="EndNote Bibliography Title Char"/>
    <w:basedOn w:val="DefaultParagraphFont"/>
    <w:link w:val="EndNoteBibliographyTitle"/>
    <w:rsid w:val="001308D0"/>
    <w:rPr>
      <w:noProof/>
      <w:sz w:val="24"/>
      <w:szCs w:val="24"/>
      <w:lang w:val="en-US" w:eastAsia="en-US"/>
    </w:rPr>
  </w:style>
  <w:style w:type="paragraph" w:customStyle="1" w:styleId="EndNoteBibliography">
    <w:name w:val="EndNote Bibliography"/>
    <w:basedOn w:val="Normal"/>
    <w:link w:val="EndNoteBibliographyChar"/>
    <w:rsid w:val="001308D0"/>
    <w:pPr>
      <w:jc w:val="both"/>
    </w:pPr>
    <w:rPr>
      <w:noProof/>
      <w:lang w:val="en-US"/>
    </w:rPr>
  </w:style>
  <w:style w:type="character" w:customStyle="1" w:styleId="EndNoteBibliographyChar">
    <w:name w:val="EndNote Bibliography Char"/>
    <w:basedOn w:val="DefaultParagraphFont"/>
    <w:link w:val="EndNoteBibliography"/>
    <w:rsid w:val="001308D0"/>
    <w:rPr>
      <w:noProof/>
      <w:sz w:val="24"/>
      <w:szCs w:val="24"/>
      <w:lang w:val="en-US" w:eastAsia="en-US"/>
    </w:rPr>
  </w:style>
  <w:style w:type="character" w:customStyle="1" w:styleId="UnresolvedMention1">
    <w:name w:val="Unresolved Mention1"/>
    <w:basedOn w:val="DefaultParagraphFont"/>
    <w:uiPriority w:val="99"/>
    <w:semiHidden/>
    <w:unhideWhenUsed/>
    <w:rsid w:val="00A2681B"/>
    <w:rPr>
      <w:color w:val="605E5C"/>
      <w:shd w:val="clear" w:color="auto" w:fill="E1DFDD"/>
    </w:rPr>
  </w:style>
  <w:style w:type="character" w:styleId="UnresolvedMention">
    <w:name w:val="Unresolved Mention"/>
    <w:basedOn w:val="DefaultParagraphFont"/>
    <w:uiPriority w:val="99"/>
    <w:semiHidden/>
    <w:unhideWhenUsed/>
    <w:rsid w:val="00477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724612">
      <w:bodyDiv w:val="1"/>
      <w:marLeft w:val="0"/>
      <w:marRight w:val="0"/>
      <w:marTop w:val="0"/>
      <w:marBottom w:val="0"/>
      <w:divBdr>
        <w:top w:val="none" w:sz="0" w:space="0" w:color="auto"/>
        <w:left w:val="none" w:sz="0" w:space="0" w:color="auto"/>
        <w:bottom w:val="none" w:sz="0" w:space="0" w:color="auto"/>
        <w:right w:val="none" w:sz="0" w:space="0" w:color="auto"/>
      </w:divBdr>
    </w:div>
    <w:div w:id="1122572305">
      <w:bodyDiv w:val="1"/>
      <w:marLeft w:val="0"/>
      <w:marRight w:val="0"/>
      <w:marTop w:val="0"/>
      <w:marBottom w:val="0"/>
      <w:divBdr>
        <w:top w:val="none" w:sz="0" w:space="0" w:color="auto"/>
        <w:left w:val="none" w:sz="0" w:space="0" w:color="auto"/>
        <w:bottom w:val="none" w:sz="0" w:space="0" w:color="auto"/>
        <w:right w:val="none" w:sz="0" w:space="0" w:color="auto"/>
      </w:divBdr>
    </w:div>
    <w:div w:id="1133794509">
      <w:bodyDiv w:val="1"/>
      <w:marLeft w:val="0"/>
      <w:marRight w:val="0"/>
      <w:marTop w:val="0"/>
      <w:marBottom w:val="0"/>
      <w:divBdr>
        <w:top w:val="none" w:sz="0" w:space="0" w:color="auto"/>
        <w:left w:val="none" w:sz="0" w:space="0" w:color="auto"/>
        <w:bottom w:val="none" w:sz="0" w:space="0" w:color="auto"/>
        <w:right w:val="none" w:sz="0" w:space="0" w:color="auto"/>
      </w:divBdr>
    </w:div>
    <w:div w:id="1266310725">
      <w:bodyDiv w:val="1"/>
      <w:marLeft w:val="0"/>
      <w:marRight w:val="0"/>
      <w:marTop w:val="0"/>
      <w:marBottom w:val="0"/>
      <w:divBdr>
        <w:top w:val="none" w:sz="0" w:space="0" w:color="auto"/>
        <w:left w:val="none" w:sz="0" w:space="0" w:color="auto"/>
        <w:bottom w:val="none" w:sz="0" w:space="0" w:color="auto"/>
        <w:right w:val="none" w:sz="0" w:space="0" w:color="auto"/>
      </w:divBdr>
    </w:div>
    <w:div w:id="1266770346">
      <w:bodyDiv w:val="1"/>
      <w:marLeft w:val="0"/>
      <w:marRight w:val="0"/>
      <w:marTop w:val="0"/>
      <w:marBottom w:val="0"/>
      <w:divBdr>
        <w:top w:val="none" w:sz="0" w:space="0" w:color="auto"/>
        <w:left w:val="none" w:sz="0" w:space="0" w:color="auto"/>
        <w:bottom w:val="none" w:sz="0" w:space="0" w:color="auto"/>
        <w:right w:val="none" w:sz="0" w:space="0" w:color="auto"/>
      </w:divBdr>
    </w:div>
    <w:div w:id="1504199088">
      <w:bodyDiv w:val="1"/>
      <w:marLeft w:val="0"/>
      <w:marRight w:val="0"/>
      <w:marTop w:val="0"/>
      <w:marBottom w:val="0"/>
      <w:divBdr>
        <w:top w:val="none" w:sz="0" w:space="0" w:color="auto"/>
        <w:left w:val="none" w:sz="0" w:space="0" w:color="auto"/>
        <w:bottom w:val="none" w:sz="0" w:space="0" w:color="auto"/>
        <w:right w:val="none" w:sz="0" w:space="0" w:color="auto"/>
      </w:divBdr>
    </w:div>
    <w:div w:id="1678581114">
      <w:bodyDiv w:val="1"/>
      <w:marLeft w:val="0"/>
      <w:marRight w:val="0"/>
      <w:marTop w:val="0"/>
      <w:marBottom w:val="0"/>
      <w:divBdr>
        <w:top w:val="none" w:sz="0" w:space="0" w:color="auto"/>
        <w:left w:val="none" w:sz="0" w:space="0" w:color="auto"/>
        <w:bottom w:val="none" w:sz="0" w:space="0" w:color="auto"/>
        <w:right w:val="none" w:sz="0" w:space="0" w:color="auto"/>
      </w:divBdr>
    </w:div>
    <w:div w:id="1791392449">
      <w:bodyDiv w:val="1"/>
      <w:marLeft w:val="0"/>
      <w:marRight w:val="0"/>
      <w:marTop w:val="0"/>
      <w:marBottom w:val="0"/>
      <w:divBdr>
        <w:top w:val="none" w:sz="0" w:space="0" w:color="auto"/>
        <w:left w:val="none" w:sz="0" w:space="0" w:color="auto"/>
        <w:bottom w:val="none" w:sz="0" w:space="0" w:color="auto"/>
        <w:right w:val="none" w:sz="0" w:space="0" w:color="auto"/>
      </w:divBdr>
    </w:div>
    <w:div w:id="1917088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viders@sg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anatomy.sgul.ac.uk/pages/WTFGCB.htm" TargetMode="External"/><Relationship Id="rId4" Type="http://schemas.openxmlformats.org/officeDocument/2006/relationships/settings" Target="settings.xml"/><Relationship Id="rId9" Type="http://schemas.openxmlformats.org/officeDocument/2006/relationships/hyperlink" Target="mailto:christopher.wilkinson@rh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14160-EA81-4E78-8CA9-D07DCFCC2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529</Words>
  <Characters>5431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Role of p15 and p16 in centrosome amplification in melanocyte and melanoma cell lines</vt:lpstr>
    </vt:vector>
  </TitlesOfParts>
  <Company>SGUL</Company>
  <LinksUpToDate>false</LinksUpToDate>
  <CharactersWithSpaces>6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 of p15 and p16 in centrosome amplification in melanocyte and melanoma cell lines</dc:title>
  <dc:creator>utba183</dc:creator>
  <cp:lastModifiedBy>Elena Sviderskaya</cp:lastModifiedBy>
  <cp:revision>2</cp:revision>
  <cp:lastPrinted>2018-06-15T11:16:00Z</cp:lastPrinted>
  <dcterms:created xsi:type="dcterms:W3CDTF">2020-01-28T12:26:00Z</dcterms:created>
  <dcterms:modified xsi:type="dcterms:W3CDTF">2020-01-28T12:26:00Z</dcterms:modified>
</cp:coreProperties>
</file>